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85D8E90" w14:textId="6A229060" w:rsidR="00E11110" w:rsidRDefault="007B5703" w:rsidP="00E11110">
      <w:pPr>
        <w:jc w:val="center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Title</w:t>
      </w:r>
      <w:r w:rsidR="00E11110" w:rsidRPr="00330AE9">
        <w:rPr>
          <w:rFonts w:ascii="Times New Roman" w:hAnsi="Times New Roman" w:cs="Times New Roman"/>
          <w:b/>
          <w:bCs/>
          <w:sz w:val="24"/>
          <w:szCs w:val="24"/>
        </w:rPr>
        <w:t xml:space="preserve">: </w:t>
      </w:r>
      <w:r w:rsidR="00E11110" w:rsidRPr="00330AE9">
        <w:rPr>
          <w:rFonts w:ascii="Times New Roman" w:hAnsi="Times New Roman" w:cs="Times New Roman"/>
          <w:bCs/>
          <w:sz w:val="24"/>
          <w:szCs w:val="24"/>
        </w:rPr>
        <w:t xml:space="preserve">Increased </w:t>
      </w:r>
      <w:r w:rsidR="00E11110" w:rsidRPr="00330AE9">
        <w:rPr>
          <w:rFonts w:ascii="Times New Roman" w:hAnsi="Times New Roman" w:cs="Times New Roman"/>
          <w:bCs/>
          <w:i/>
          <w:sz w:val="24"/>
          <w:szCs w:val="24"/>
        </w:rPr>
        <w:t>Neisseria gonorrhoeae</w:t>
      </w:r>
      <w:r w:rsidR="00E11110" w:rsidRPr="00330AE9">
        <w:rPr>
          <w:rFonts w:ascii="Times New Roman" w:hAnsi="Times New Roman" w:cs="Times New Roman"/>
          <w:bCs/>
          <w:sz w:val="24"/>
          <w:szCs w:val="24"/>
        </w:rPr>
        <w:t xml:space="preserve"> infection rates with decreased genotypic diversity, following COVID-19 restrictions in Queensland, Australia 2020.</w:t>
      </w:r>
    </w:p>
    <w:p w14:paraId="139741CC" w14:textId="77777777" w:rsidR="00E11110" w:rsidRDefault="00E11110" w:rsidP="00E11110">
      <w:pPr>
        <w:rPr>
          <w:rFonts w:ascii="Times New Roman" w:hAnsi="Times New Roman" w:cs="Times New Roman"/>
          <w:b/>
          <w:sz w:val="24"/>
          <w:szCs w:val="24"/>
        </w:rPr>
      </w:pPr>
    </w:p>
    <w:p w14:paraId="383326C5" w14:textId="0ECDE0BE" w:rsidR="00E11110" w:rsidRDefault="00E11110" w:rsidP="00E11110">
      <w:pPr>
        <w:rPr>
          <w:rFonts w:ascii="Times New Roman" w:hAnsi="Times New Roman" w:cs="Times New Roman"/>
          <w:b/>
          <w:sz w:val="24"/>
          <w:szCs w:val="24"/>
        </w:rPr>
      </w:pPr>
      <w:r w:rsidRPr="00E11110">
        <w:rPr>
          <w:rFonts w:ascii="Times New Roman" w:hAnsi="Times New Roman" w:cs="Times New Roman"/>
          <w:b/>
          <w:sz w:val="24"/>
          <w:szCs w:val="24"/>
        </w:rPr>
        <w:t>Journal name</w:t>
      </w:r>
      <w:r>
        <w:rPr>
          <w:rFonts w:ascii="Times New Roman" w:hAnsi="Times New Roman" w:cs="Times New Roman"/>
          <w:b/>
          <w:sz w:val="24"/>
          <w:szCs w:val="24"/>
        </w:rPr>
        <w:t>:</w:t>
      </w:r>
      <w:r w:rsidR="007B42F1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7B42F1" w:rsidRPr="007B42F1">
        <w:rPr>
          <w:rFonts w:ascii="Times New Roman" w:hAnsi="Times New Roman" w:cs="Times New Roman"/>
          <w:bCs/>
          <w:sz w:val="24"/>
          <w:szCs w:val="24"/>
        </w:rPr>
        <w:t>European Journal of Clinical Microbiology &amp; Infectious Diseases</w:t>
      </w:r>
      <w:r w:rsidRPr="007B42F1">
        <w:rPr>
          <w:rFonts w:ascii="Times New Roman" w:hAnsi="Times New Roman" w:cs="Times New Roman"/>
          <w:bCs/>
          <w:sz w:val="24"/>
          <w:szCs w:val="24"/>
        </w:rPr>
        <w:t xml:space="preserve"> </w:t>
      </w:r>
    </w:p>
    <w:p w14:paraId="19AD9086" w14:textId="77777777" w:rsidR="00E11110" w:rsidRPr="00E11110" w:rsidRDefault="00E11110" w:rsidP="00E11110">
      <w:pPr>
        <w:rPr>
          <w:rFonts w:ascii="Times New Roman" w:hAnsi="Times New Roman" w:cs="Times New Roman"/>
          <w:b/>
          <w:sz w:val="24"/>
          <w:szCs w:val="24"/>
        </w:rPr>
      </w:pPr>
    </w:p>
    <w:p w14:paraId="1D63222B" w14:textId="3172388E" w:rsidR="00E11110" w:rsidRPr="00330AE9" w:rsidRDefault="007B5703" w:rsidP="00E11110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Authors</w:t>
      </w:r>
      <w:r w:rsidR="00E11110" w:rsidRPr="00330AE9">
        <w:rPr>
          <w:rFonts w:ascii="Times New Roman" w:hAnsi="Times New Roman" w:cs="Times New Roman"/>
          <w:b/>
          <w:bCs/>
          <w:sz w:val="24"/>
          <w:szCs w:val="24"/>
        </w:rPr>
        <w:t xml:space="preserve">: </w:t>
      </w:r>
    </w:p>
    <w:p w14:paraId="7F2293D9" w14:textId="437DD686" w:rsidR="00E11110" w:rsidRPr="00330AE9" w:rsidRDefault="00E11110" w:rsidP="00E11110">
      <w:pPr>
        <w:shd w:val="clear" w:color="auto" w:fill="FFFFFF"/>
        <w:spacing w:line="276" w:lineRule="auto"/>
        <w:jc w:val="center"/>
        <w:rPr>
          <w:rFonts w:ascii="Times New Roman" w:hAnsi="Times New Roman" w:cs="Times New Roman"/>
          <w:color w:val="000000"/>
          <w:sz w:val="24"/>
          <w:szCs w:val="24"/>
          <w:lang w:eastAsia="en-AU"/>
        </w:rPr>
      </w:pPr>
      <w:r w:rsidRPr="00330AE9">
        <w:rPr>
          <w:rFonts w:ascii="Times New Roman" w:hAnsi="Times New Roman" w:cs="Times New Roman"/>
          <w:color w:val="000000"/>
          <w:sz w:val="24"/>
          <w:szCs w:val="24"/>
          <w:lang w:eastAsia="en-AU"/>
        </w:rPr>
        <w:t>Ella Trembizki </w:t>
      </w:r>
      <w:r w:rsidRPr="00330AE9">
        <w:rPr>
          <w:rFonts w:ascii="Times New Roman" w:hAnsi="Times New Roman" w:cs="Times New Roman"/>
          <w:color w:val="000000"/>
          <w:sz w:val="24"/>
          <w:szCs w:val="24"/>
          <w:vertAlign w:val="superscript"/>
          <w:lang w:eastAsia="en-AU"/>
        </w:rPr>
        <w:t>1</w:t>
      </w:r>
      <w:r w:rsidRPr="00330AE9">
        <w:rPr>
          <w:rFonts w:ascii="Times New Roman" w:hAnsi="Times New Roman" w:cs="Times New Roman"/>
          <w:color w:val="000000"/>
          <w:sz w:val="24"/>
          <w:szCs w:val="24"/>
          <w:vertAlign w:val="subscript"/>
          <w:lang w:eastAsia="en-AU"/>
        </w:rPr>
        <w:t xml:space="preserve">, </w:t>
      </w:r>
      <w:r w:rsidRPr="00330AE9">
        <w:rPr>
          <w:rFonts w:ascii="Times New Roman" w:hAnsi="Times New Roman" w:cs="Times New Roman"/>
          <w:color w:val="000000"/>
          <w:sz w:val="24"/>
          <w:szCs w:val="24"/>
          <w:lang w:eastAsia="en-AU"/>
        </w:rPr>
        <w:t>Bushra Alharbi </w:t>
      </w:r>
      <w:r w:rsidRPr="00330AE9">
        <w:rPr>
          <w:rFonts w:ascii="Times New Roman" w:hAnsi="Times New Roman" w:cs="Times New Roman"/>
          <w:color w:val="000000"/>
          <w:sz w:val="24"/>
          <w:szCs w:val="24"/>
          <w:vertAlign w:val="superscript"/>
          <w:lang w:eastAsia="en-AU"/>
        </w:rPr>
        <w:t>1, 2</w:t>
      </w:r>
      <w:r w:rsidRPr="00330AE9">
        <w:rPr>
          <w:rFonts w:ascii="Times New Roman" w:hAnsi="Times New Roman" w:cs="Times New Roman"/>
          <w:color w:val="000000"/>
          <w:sz w:val="24"/>
          <w:szCs w:val="24"/>
          <w:lang w:eastAsia="en-AU"/>
        </w:rPr>
        <w:t>, Amy V Jennison </w:t>
      </w:r>
      <w:r w:rsidRPr="00330AE9">
        <w:rPr>
          <w:rFonts w:ascii="Times New Roman" w:hAnsi="Times New Roman" w:cs="Times New Roman"/>
          <w:color w:val="000000"/>
          <w:sz w:val="24"/>
          <w:szCs w:val="24"/>
          <w:vertAlign w:val="superscript"/>
          <w:lang w:eastAsia="en-AU"/>
        </w:rPr>
        <w:t>3</w:t>
      </w:r>
      <w:r w:rsidRPr="00330AE9">
        <w:rPr>
          <w:rFonts w:ascii="Times New Roman" w:hAnsi="Times New Roman" w:cs="Times New Roman"/>
          <w:color w:val="000000"/>
          <w:sz w:val="24"/>
          <w:szCs w:val="24"/>
          <w:lang w:eastAsia="en-AU"/>
        </w:rPr>
        <w:t xml:space="preserve">, Vicki Hicks </w:t>
      </w:r>
      <w:r w:rsidRPr="00330AE9">
        <w:rPr>
          <w:rFonts w:ascii="Times New Roman" w:hAnsi="Times New Roman" w:cs="Times New Roman"/>
          <w:color w:val="000000"/>
          <w:sz w:val="24"/>
          <w:szCs w:val="24"/>
          <w:vertAlign w:val="superscript"/>
          <w:lang w:eastAsia="en-AU"/>
        </w:rPr>
        <w:t>3</w:t>
      </w:r>
      <w:r w:rsidRPr="00330AE9">
        <w:rPr>
          <w:rFonts w:ascii="Times New Roman" w:hAnsi="Times New Roman" w:cs="Times New Roman"/>
          <w:color w:val="000000"/>
          <w:sz w:val="24"/>
          <w:szCs w:val="24"/>
          <w:lang w:eastAsia="en-AU"/>
        </w:rPr>
        <w:t xml:space="preserve">, </w:t>
      </w:r>
      <w:r w:rsidR="004E15B7">
        <w:rPr>
          <w:rFonts w:ascii="Times New Roman" w:hAnsi="Times New Roman" w:cs="Times New Roman"/>
          <w:color w:val="000000"/>
          <w:sz w:val="24"/>
          <w:szCs w:val="24"/>
          <w:lang w:eastAsia="en-AU"/>
        </w:rPr>
        <w:t xml:space="preserve">Emma </w:t>
      </w:r>
      <w:r w:rsidR="004E15B7" w:rsidRPr="004E15B7">
        <w:rPr>
          <w:rFonts w:ascii="Times New Roman" w:hAnsi="Times New Roman" w:cs="Times New Roman"/>
          <w:color w:val="000000"/>
          <w:lang w:eastAsia="en-AU"/>
        </w:rPr>
        <w:t>Sweeney</w:t>
      </w:r>
      <w:r w:rsidR="004E15B7">
        <w:rPr>
          <w:rFonts w:ascii="Times New Roman" w:hAnsi="Times New Roman" w:cs="Times New Roman"/>
          <w:color w:val="000000"/>
          <w:vertAlign w:val="superscript"/>
          <w:lang w:eastAsia="en-AU"/>
        </w:rPr>
        <w:t>1</w:t>
      </w:r>
      <w:r w:rsidR="004E15B7">
        <w:rPr>
          <w:rFonts w:ascii="Times New Roman" w:hAnsi="Times New Roman" w:cs="Times New Roman"/>
          <w:color w:val="000000"/>
          <w:lang w:eastAsia="en-AU"/>
        </w:rPr>
        <w:t xml:space="preserve">, </w:t>
      </w:r>
      <w:r w:rsidRPr="004E15B7">
        <w:rPr>
          <w:rFonts w:ascii="Times New Roman" w:hAnsi="Times New Roman" w:cs="Times New Roman"/>
          <w:color w:val="000000"/>
          <w:lang w:eastAsia="en-AU"/>
        </w:rPr>
        <w:t>David</w:t>
      </w:r>
      <w:r w:rsidRPr="00330AE9">
        <w:rPr>
          <w:rFonts w:ascii="Times New Roman" w:hAnsi="Times New Roman" w:cs="Times New Roman"/>
          <w:color w:val="000000"/>
          <w:sz w:val="24"/>
          <w:szCs w:val="24"/>
          <w:lang w:eastAsia="en-AU"/>
        </w:rPr>
        <w:t xml:space="preserve"> Whiley </w:t>
      </w:r>
      <w:r w:rsidRPr="00330AE9">
        <w:rPr>
          <w:rFonts w:ascii="Times New Roman" w:hAnsi="Times New Roman" w:cs="Times New Roman"/>
          <w:color w:val="000000"/>
          <w:sz w:val="24"/>
          <w:szCs w:val="24"/>
          <w:vertAlign w:val="superscript"/>
          <w:lang w:eastAsia="en-AU"/>
        </w:rPr>
        <w:t>1, 4</w:t>
      </w:r>
      <w:r w:rsidRPr="00330AE9">
        <w:rPr>
          <w:rFonts w:ascii="Times New Roman" w:hAnsi="Times New Roman" w:cs="Times New Roman"/>
          <w:color w:val="000000"/>
          <w:sz w:val="24"/>
          <w:szCs w:val="24"/>
          <w:lang w:eastAsia="en-AU"/>
        </w:rPr>
        <w:t>.</w:t>
      </w:r>
    </w:p>
    <w:p w14:paraId="6C8EEFEE" w14:textId="77777777" w:rsidR="00E11110" w:rsidRPr="00330AE9" w:rsidRDefault="00E11110" w:rsidP="00E11110">
      <w:pPr>
        <w:spacing w:line="276" w:lineRule="auto"/>
        <w:rPr>
          <w:rFonts w:ascii="Times New Roman" w:hAnsi="Times New Roman" w:cs="Times New Roman"/>
          <w:b/>
          <w:color w:val="FF0000"/>
          <w:sz w:val="24"/>
          <w:szCs w:val="24"/>
        </w:rPr>
      </w:pPr>
    </w:p>
    <w:p w14:paraId="4297604B" w14:textId="77777777" w:rsidR="00E11110" w:rsidRPr="00330AE9" w:rsidRDefault="00E11110" w:rsidP="00E11110">
      <w:pPr>
        <w:spacing w:line="276" w:lineRule="auto"/>
        <w:jc w:val="center"/>
        <w:rPr>
          <w:rFonts w:ascii="Times New Roman" w:hAnsi="Times New Roman" w:cs="Times New Roman"/>
          <w:i/>
          <w:color w:val="000000"/>
          <w:sz w:val="24"/>
          <w:szCs w:val="24"/>
          <w:shd w:val="clear" w:color="auto" w:fill="FFFFFF"/>
          <w:lang w:eastAsia="en-AU"/>
        </w:rPr>
      </w:pPr>
      <w:r w:rsidRPr="00330AE9">
        <w:rPr>
          <w:rFonts w:ascii="Times New Roman" w:hAnsi="Times New Roman" w:cs="Times New Roman"/>
          <w:i/>
          <w:color w:val="000000"/>
          <w:sz w:val="24"/>
          <w:szCs w:val="24"/>
          <w:shd w:val="clear" w:color="auto" w:fill="FFFFFF"/>
          <w:vertAlign w:val="superscript"/>
          <w:lang w:eastAsia="en-AU"/>
        </w:rPr>
        <w:t>1</w:t>
      </w:r>
      <w:r w:rsidRPr="00330AE9">
        <w:rPr>
          <w:rFonts w:ascii="Times New Roman" w:hAnsi="Times New Roman" w:cs="Times New Roman"/>
          <w:i/>
          <w:color w:val="000000"/>
          <w:sz w:val="24"/>
          <w:szCs w:val="24"/>
          <w:shd w:val="clear" w:color="auto" w:fill="FFFFFF"/>
          <w:lang w:eastAsia="en-AU"/>
        </w:rPr>
        <w:t>The University of Queensland Centre for Clinical Research, Faculty of Medicine, The University of Queensland - Brisbane (Australia),</w:t>
      </w:r>
    </w:p>
    <w:p w14:paraId="4455E733" w14:textId="77777777" w:rsidR="00E11110" w:rsidRPr="00330AE9" w:rsidRDefault="00E11110" w:rsidP="00E11110">
      <w:pPr>
        <w:spacing w:line="276" w:lineRule="auto"/>
        <w:jc w:val="center"/>
        <w:rPr>
          <w:rFonts w:ascii="Times New Roman" w:hAnsi="Times New Roman" w:cs="Times New Roman"/>
          <w:i/>
          <w:color w:val="000000"/>
          <w:sz w:val="24"/>
          <w:szCs w:val="24"/>
          <w:shd w:val="clear" w:color="auto" w:fill="FFFFFF"/>
          <w:lang w:eastAsia="en-AU"/>
        </w:rPr>
      </w:pPr>
    </w:p>
    <w:p w14:paraId="2E937415" w14:textId="77777777" w:rsidR="00E11110" w:rsidRPr="00330AE9" w:rsidRDefault="00E11110" w:rsidP="00E11110">
      <w:pPr>
        <w:spacing w:line="276" w:lineRule="auto"/>
        <w:jc w:val="center"/>
        <w:rPr>
          <w:rFonts w:ascii="Times New Roman" w:hAnsi="Times New Roman" w:cs="Times New Roman"/>
          <w:i/>
          <w:color w:val="000000"/>
          <w:sz w:val="24"/>
          <w:szCs w:val="24"/>
          <w:shd w:val="clear" w:color="auto" w:fill="FFFFFF"/>
          <w:lang w:eastAsia="en-AU"/>
        </w:rPr>
      </w:pPr>
      <w:r w:rsidRPr="00330AE9">
        <w:rPr>
          <w:rFonts w:ascii="Times New Roman" w:hAnsi="Times New Roman" w:cs="Times New Roman"/>
          <w:i/>
          <w:color w:val="000000"/>
          <w:sz w:val="24"/>
          <w:szCs w:val="24"/>
          <w:shd w:val="clear" w:color="auto" w:fill="FFFFFF"/>
          <w:vertAlign w:val="superscript"/>
          <w:lang w:eastAsia="en-AU"/>
        </w:rPr>
        <w:t>2</w:t>
      </w:r>
      <w:r w:rsidRPr="00330AE9">
        <w:rPr>
          <w:rFonts w:ascii="Times New Roman" w:hAnsi="Times New Roman" w:cs="Times New Roman"/>
          <w:i/>
          <w:color w:val="000000"/>
          <w:sz w:val="24"/>
          <w:szCs w:val="24"/>
          <w:shd w:val="clear" w:color="auto" w:fill="FFFFFF"/>
          <w:lang w:eastAsia="en-AU"/>
        </w:rPr>
        <w:t>Taibah University, Faculty of Pharmacy - Madinah (Saudi Arabia),</w:t>
      </w:r>
    </w:p>
    <w:p w14:paraId="69D91A53" w14:textId="77777777" w:rsidR="00E11110" w:rsidRPr="00330AE9" w:rsidRDefault="00E11110" w:rsidP="00E11110">
      <w:pPr>
        <w:spacing w:line="276" w:lineRule="auto"/>
        <w:jc w:val="center"/>
        <w:rPr>
          <w:rFonts w:ascii="Times New Roman" w:hAnsi="Times New Roman" w:cs="Times New Roman"/>
          <w:i/>
          <w:color w:val="000000"/>
          <w:sz w:val="24"/>
          <w:szCs w:val="24"/>
          <w:shd w:val="clear" w:color="auto" w:fill="FFFFFF"/>
          <w:lang w:eastAsia="en-AU"/>
        </w:rPr>
      </w:pPr>
    </w:p>
    <w:p w14:paraId="48D3D40B" w14:textId="77777777" w:rsidR="00E11110" w:rsidRPr="00330AE9" w:rsidRDefault="00E11110" w:rsidP="00E11110">
      <w:pPr>
        <w:spacing w:line="276" w:lineRule="auto"/>
        <w:jc w:val="center"/>
        <w:rPr>
          <w:rFonts w:ascii="Times New Roman" w:hAnsi="Times New Roman" w:cs="Times New Roman"/>
          <w:i/>
          <w:color w:val="000000"/>
          <w:sz w:val="24"/>
          <w:szCs w:val="24"/>
          <w:shd w:val="clear" w:color="auto" w:fill="FFFFFF"/>
          <w:lang w:eastAsia="en-AU"/>
        </w:rPr>
      </w:pPr>
      <w:r w:rsidRPr="00330AE9">
        <w:rPr>
          <w:rFonts w:ascii="Times New Roman" w:hAnsi="Times New Roman" w:cs="Times New Roman"/>
          <w:i/>
          <w:color w:val="000000"/>
          <w:sz w:val="24"/>
          <w:szCs w:val="24"/>
          <w:shd w:val="clear" w:color="auto" w:fill="FFFFFF"/>
          <w:vertAlign w:val="superscript"/>
          <w:lang w:eastAsia="en-AU"/>
        </w:rPr>
        <w:t>3</w:t>
      </w:r>
      <w:r w:rsidRPr="00330AE9">
        <w:rPr>
          <w:rFonts w:ascii="Times New Roman" w:hAnsi="Times New Roman" w:cs="Times New Roman"/>
          <w:i/>
          <w:color w:val="000000"/>
          <w:sz w:val="24"/>
          <w:szCs w:val="24"/>
          <w:shd w:val="clear" w:color="auto" w:fill="FFFFFF"/>
          <w:lang w:eastAsia="en-AU"/>
        </w:rPr>
        <w:t>Public Health Microbiology, Queensland Health Forensic and Scientific Services - Brisbane (Australia),</w:t>
      </w:r>
    </w:p>
    <w:p w14:paraId="017A8770" w14:textId="77777777" w:rsidR="00E11110" w:rsidRPr="00330AE9" w:rsidRDefault="00E11110" w:rsidP="00E11110">
      <w:pPr>
        <w:spacing w:line="276" w:lineRule="auto"/>
        <w:jc w:val="center"/>
        <w:rPr>
          <w:rFonts w:ascii="Times New Roman" w:hAnsi="Times New Roman" w:cs="Times New Roman"/>
          <w:i/>
          <w:color w:val="000000"/>
          <w:sz w:val="24"/>
          <w:szCs w:val="24"/>
          <w:shd w:val="clear" w:color="auto" w:fill="FFFFFF"/>
          <w:lang w:eastAsia="en-AU"/>
        </w:rPr>
      </w:pPr>
    </w:p>
    <w:p w14:paraId="54AA7435" w14:textId="77777777" w:rsidR="00E11110" w:rsidRPr="00330AE9" w:rsidRDefault="00E11110" w:rsidP="00E11110">
      <w:pPr>
        <w:spacing w:line="276" w:lineRule="auto"/>
        <w:jc w:val="center"/>
        <w:rPr>
          <w:rFonts w:ascii="Times New Roman" w:hAnsi="Times New Roman" w:cs="Times New Roman"/>
          <w:i/>
          <w:color w:val="000000"/>
          <w:sz w:val="24"/>
          <w:szCs w:val="24"/>
          <w:shd w:val="clear" w:color="auto" w:fill="FFFFFF"/>
          <w:lang w:eastAsia="en-AU"/>
        </w:rPr>
      </w:pPr>
      <w:r w:rsidRPr="00330AE9">
        <w:rPr>
          <w:rFonts w:ascii="Times New Roman" w:hAnsi="Times New Roman" w:cs="Times New Roman"/>
          <w:i/>
          <w:color w:val="000000"/>
          <w:sz w:val="24"/>
          <w:szCs w:val="24"/>
          <w:shd w:val="clear" w:color="auto" w:fill="FFFFFF"/>
          <w:vertAlign w:val="superscript"/>
          <w:lang w:eastAsia="en-AU"/>
        </w:rPr>
        <w:t>4</w:t>
      </w:r>
      <w:r w:rsidRPr="00330AE9">
        <w:rPr>
          <w:rFonts w:ascii="Times New Roman" w:hAnsi="Times New Roman" w:cs="Times New Roman"/>
          <w:i/>
          <w:color w:val="000000"/>
          <w:sz w:val="24"/>
          <w:szCs w:val="24"/>
          <w:shd w:val="clear" w:color="auto" w:fill="FFFFFF"/>
          <w:lang w:eastAsia="en-AU"/>
        </w:rPr>
        <w:t>Pathology Queensland Central Laboratory - Brisbane (Australia)</w:t>
      </w:r>
    </w:p>
    <w:p w14:paraId="2A38E8A7" w14:textId="77777777" w:rsidR="00E11110" w:rsidRPr="00330AE9" w:rsidRDefault="00E11110" w:rsidP="00E11110">
      <w:pPr>
        <w:spacing w:line="240" w:lineRule="auto"/>
        <w:rPr>
          <w:rFonts w:ascii="Times New Roman" w:hAnsi="Times New Roman" w:cs="Times New Roman"/>
          <w:sz w:val="24"/>
          <w:szCs w:val="24"/>
          <w:lang w:eastAsia="en-GB"/>
        </w:rPr>
      </w:pPr>
    </w:p>
    <w:p w14:paraId="644213FA" w14:textId="77777777" w:rsidR="00E11110" w:rsidRPr="00330AE9" w:rsidRDefault="00E11110" w:rsidP="00E11110">
      <w:pPr>
        <w:spacing w:before="120" w:line="240" w:lineRule="auto"/>
        <w:rPr>
          <w:rFonts w:ascii="Times New Roman" w:hAnsi="Times New Roman" w:cs="Times New Roman"/>
          <w:b/>
          <w:sz w:val="24"/>
          <w:szCs w:val="24"/>
          <w:lang w:eastAsia="en-GB"/>
        </w:rPr>
      </w:pPr>
      <w:r w:rsidRPr="00330AE9">
        <w:rPr>
          <w:rFonts w:ascii="Times New Roman" w:hAnsi="Times New Roman" w:cs="Times New Roman"/>
          <w:b/>
          <w:sz w:val="24"/>
          <w:szCs w:val="24"/>
          <w:lang w:eastAsia="en-GB"/>
        </w:rPr>
        <w:t>Corresponding author details:</w:t>
      </w:r>
    </w:p>
    <w:p w14:paraId="56053855" w14:textId="77777777" w:rsidR="00E11110" w:rsidRPr="00330AE9" w:rsidRDefault="00E11110" w:rsidP="00E11110">
      <w:pPr>
        <w:spacing w:after="240" w:line="240" w:lineRule="auto"/>
        <w:rPr>
          <w:rFonts w:ascii="Times New Roman" w:hAnsi="Times New Roman" w:cs="Times New Roman"/>
          <w:sz w:val="24"/>
          <w:szCs w:val="24"/>
          <w:lang w:eastAsia="en-GB"/>
        </w:rPr>
      </w:pPr>
      <w:r w:rsidRPr="00330AE9">
        <w:rPr>
          <w:rFonts w:ascii="Times New Roman" w:hAnsi="Times New Roman" w:cs="Times New Roman"/>
          <w:sz w:val="24"/>
          <w:szCs w:val="24"/>
          <w:lang w:eastAsia="en-GB"/>
        </w:rPr>
        <w:t>Ella Trembizki </w:t>
      </w:r>
    </w:p>
    <w:p w14:paraId="214EFEE8" w14:textId="77777777" w:rsidR="00E11110" w:rsidRPr="00330AE9" w:rsidRDefault="00E11110" w:rsidP="00E11110">
      <w:pPr>
        <w:spacing w:after="240" w:line="240" w:lineRule="auto"/>
        <w:rPr>
          <w:rFonts w:ascii="Times New Roman" w:hAnsi="Times New Roman" w:cs="Times New Roman"/>
          <w:sz w:val="24"/>
          <w:szCs w:val="24"/>
          <w:lang w:eastAsia="en-GB"/>
        </w:rPr>
      </w:pPr>
      <w:r w:rsidRPr="00330AE9">
        <w:rPr>
          <w:rFonts w:ascii="Times New Roman" w:hAnsi="Times New Roman" w:cs="Times New Roman"/>
          <w:sz w:val="24"/>
          <w:szCs w:val="24"/>
          <w:lang w:eastAsia="en-GB"/>
        </w:rPr>
        <w:t>Address: University of Queensland, UQ Centre for Clinical Research</w:t>
      </w:r>
    </w:p>
    <w:p w14:paraId="6E95BE94" w14:textId="77777777" w:rsidR="00E11110" w:rsidRPr="00330AE9" w:rsidRDefault="00E11110" w:rsidP="00E11110">
      <w:pPr>
        <w:spacing w:after="240" w:line="240" w:lineRule="auto"/>
        <w:rPr>
          <w:rFonts w:ascii="Times New Roman" w:hAnsi="Times New Roman" w:cs="Times New Roman"/>
          <w:sz w:val="24"/>
          <w:szCs w:val="24"/>
          <w:lang w:eastAsia="en-GB"/>
        </w:rPr>
      </w:pPr>
      <w:r w:rsidRPr="00330AE9">
        <w:rPr>
          <w:rFonts w:ascii="Times New Roman" w:hAnsi="Times New Roman" w:cs="Times New Roman"/>
          <w:sz w:val="24"/>
          <w:szCs w:val="24"/>
          <w:lang w:eastAsia="en-GB"/>
        </w:rPr>
        <w:t>Building 71/918, Royal Brisbane and Women’s Hospital</w:t>
      </w:r>
    </w:p>
    <w:p w14:paraId="01BD2BBB" w14:textId="77777777" w:rsidR="00E11110" w:rsidRPr="00330AE9" w:rsidRDefault="00E11110" w:rsidP="00E11110">
      <w:pPr>
        <w:spacing w:after="240" w:line="240" w:lineRule="auto"/>
        <w:rPr>
          <w:rFonts w:ascii="Times New Roman" w:hAnsi="Times New Roman" w:cs="Times New Roman"/>
          <w:sz w:val="24"/>
          <w:szCs w:val="24"/>
          <w:lang w:eastAsia="en-GB"/>
        </w:rPr>
      </w:pPr>
      <w:r w:rsidRPr="00330AE9">
        <w:rPr>
          <w:rFonts w:ascii="Times New Roman" w:hAnsi="Times New Roman" w:cs="Times New Roman"/>
          <w:sz w:val="24"/>
          <w:szCs w:val="24"/>
          <w:lang w:eastAsia="en-GB"/>
        </w:rPr>
        <w:t>QLD 4029</w:t>
      </w:r>
    </w:p>
    <w:p w14:paraId="51435111" w14:textId="77777777" w:rsidR="00E11110" w:rsidRDefault="00E11110" w:rsidP="00E11110">
      <w:pPr>
        <w:pStyle w:val="MDPI14history"/>
        <w:spacing w:line="240" w:lineRule="auto"/>
        <w:ind w:left="0"/>
        <w:rPr>
          <w:rFonts w:ascii="Times New Roman" w:hAnsi="Times New Roman"/>
          <w:sz w:val="24"/>
          <w:szCs w:val="24"/>
          <w:lang w:eastAsia="en-GB"/>
        </w:rPr>
      </w:pPr>
      <w:r w:rsidRPr="00330AE9">
        <w:rPr>
          <w:rFonts w:ascii="Times New Roman" w:hAnsi="Times New Roman"/>
          <w:color w:val="auto"/>
          <w:sz w:val="24"/>
          <w:szCs w:val="24"/>
          <w:lang w:val="en-AU" w:eastAsia="en-GB" w:bidi="ar-SA"/>
        </w:rPr>
        <w:t xml:space="preserve">Email: </w:t>
      </w:r>
      <w:hyperlink r:id="rId7" w:history="1">
        <w:r w:rsidRPr="00330AE9">
          <w:rPr>
            <w:rStyle w:val="Hyperlink"/>
            <w:rFonts w:ascii="Times New Roman" w:eastAsia="SimSun" w:hAnsi="Times New Roman"/>
            <w:sz w:val="24"/>
            <w:szCs w:val="24"/>
            <w:lang w:eastAsia="en-GB"/>
          </w:rPr>
          <w:t>e.trembizki@uq.edu.au</w:t>
        </w:r>
      </w:hyperlink>
      <w:r w:rsidRPr="00330AE9">
        <w:rPr>
          <w:rFonts w:ascii="Times New Roman" w:hAnsi="Times New Roman"/>
          <w:sz w:val="24"/>
          <w:szCs w:val="24"/>
          <w:lang w:eastAsia="en-GB"/>
        </w:rPr>
        <w:t> </w:t>
      </w:r>
    </w:p>
    <w:p w14:paraId="4C9CBAF6" w14:textId="77777777" w:rsidR="00C43C5C" w:rsidRPr="00C43C5C" w:rsidRDefault="00C43C5C" w:rsidP="00C43C5C">
      <w:pPr>
        <w:rPr>
          <w:lang w:val="en-US" w:eastAsia="en-GB" w:bidi="en-US"/>
        </w:rPr>
      </w:pPr>
    </w:p>
    <w:p w14:paraId="1E89D27F" w14:textId="77777777" w:rsidR="00E11110" w:rsidRPr="00330AE9" w:rsidRDefault="00E11110" w:rsidP="00E11110">
      <w:pPr>
        <w:rPr>
          <w:rFonts w:ascii="Times New Roman" w:hAnsi="Times New Roman" w:cs="Times New Roman"/>
          <w:b/>
          <w:color w:val="000000"/>
          <w:kern w:val="36"/>
          <w:sz w:val="24"/>
          <w:szCs w:val="24"/>
          <w:highlight w:val="yellow"/>
          <w:lang w:eastAsia="en-AU"/>
        </w:rPr>
      </w:pPr>
    </w:p>
    <w:p w14:paraId="63D5D2EA" w14:textId="77777777" w:rsidR="00E11110" w:rsidRDefault="00E11110" w:rsidP="00955315">
      <w:pPr>
        <w:tabs>
          <w:tab w:val="left" w:pos="1390"/>
        </w:tabs>
        <w:rPr>
          <w:rFonts w:asciiTheme="minorBidi" w:hAnsiTheme="minorBidi"/>
          <w:b/>
          <w:bCs/>
          <w:sz w:val="16"/>
          <w:szCs w:val="16"/>
        </w:rPr>
      </w:pPr>
    </w:p>
    <w:p w14:paraId="0A1702A4" w14:textId="77777777" w:rsidR="00E11110" w:rsidRDefault="00E11110" w:rsidP="00955315">
      <w:pPr>
        <w:tabs>
          <w:tab w:val="left" w:pos="1390"/>
        </w:tabs>
        <w:rPr>
          <w:rFonts w:asciiTheme="minorBidi" w:hAnsiTheme="minorBidi"/>
          <w:b/>
          <w:bCs/>
          <w:sz w:val="16"/>
          <w:szCs w:val="16"/>
        </w:rPr>
      </w:pPr>
    </w:p>
    <w:p w14:paraId="6447236E" w14:textId="77777777" w:rsidR="00E11110" w:rsidRDefault="00E11110" w:rsidP="00955315">
      <w:pPr>
        <w:tabs>
          <w:tab w:val="left" w:pos="1390"/>
        </w:tabs>
        <w:rPr>
          <w:rFonts w:asciiTheme="minorBidi" w:hAnsiTheme="minorBidi"/>
          <w:b/>
          <w:bCs/>
          <w:sz w:val="16"/>
          <w:szCs w:val="16"/>
        </w:rPr>
      </w:pPr>
    </w:p>
    <w:p w14:paraId="32C0257C" w14:textId="77777777" w:rsidR="00E11110" w:rsidRDefault="00E11110" w:rsidP="00955315">
      <w:pPr>
        <w:tabs>
          <w:tab w:val="left" w:pos="1390"/>
        </w:tabs>
        <w:rPr>
          <w:rFonts w:asciiTheme="minorBidi" w:hAnsiTheme="minorBidi"/>
          <w:b/>
          <w:bCs/>
          <w:sz w:val="16"/>
          <w:szCs w:val="16"/>
        </w:rPr>
      </w:pPr>
    </w:p>
    <w:p w14:paraId="6AF448FC" w14:textId="77777777" w:rsidR="00E11110" w:rsidRDefault="00E11110" w:rsidP="00955315">
      <w:pPr>
        <w:tabs>
          <w:tab w:val="left" w:pos="1390"/>
        </w:tabs>
        <w:rPr>
          <w:rFonts w:asciiTheme="minorBidi" w:hAnsiTheme="minorBidi"/>
          <w:b/>
          <w:bCs/>
          <w:sz w:val="16"/>
          <w:szCs w:val="16"/>
        </w:rPr>
      </w:pPr>
    </w:p>
    <w:p w14:paraId="0EFA0817" w14:textId="77777777" w:rsidR="00E11110" w:rsidRDefault="00E11110" w:rsidP="00955315">
      <w:pPr>
        <w:tabs>
          <w:tab w:val="left" w:pos="1390"/>
        </w:tabs>
        <w:rPr>
          <w:rFonts w:asciiTheme="minorBidi" w:hAnsiTheme="minorBidi"/>
          <w:b/>
          <w:bCs/>
          <w:sz w:val="16"/>
          <w:szCs w:val="16"/>
        </w:rPr>
      </w:pPr>
    </w:p>
    <w:p w14:paraId="62A786A3" w14:textId="77777777" w:rsidR="00E11110" w:rsidRDefault="00E11110" w:rsidP="00955315">
      <w:pPr>
        <w:tabs>
          <w:tab w:val="left" w:pos="1390"/>
        </w:tabs>
        <w:rPr>
          <w:rFonts w:asciiTheme="minorBidi" w:hAnsiTheme="minorBidi"/>
          <w:b/>
          <w:bCs/>
          <w:sz w:val="16"/>
          <w:szCs w:val="16"/>
        </w:rPr>
      </w:pPr>
    </w:p>
    <w:tbl>
      <w:tblPr>
        <w:tblStyle w:val="PlainTable2"/>
        <w:tblpPr w:leftFromText="180" w:rightFromText="180" w:vertAnchor="text" w:horzAnchor="margin" w:tblpXSpec="center" w:tblpY="-1605"/>
        <w:tblW w:w="9926" w:type="dxa"/>
        <w:tblLook w:val="04A0" w:firstRow="1" w:lastRow="0" w:firstColumn="1" w:lastColumn="0" w:noHBand="0" w:noVBand="1"/>
      </w:tblPr>
      <w:tblGrid>
        <w:gridCol w:w="1654"/>
        <w:gridCol w:w="1654"/>
        <w:gridCol w:w="1654"/>
        <w:gridCol w:w="1654"/>
        <w:gridCol w:w="1654"/>
        <w:gridCol w:w="1656"/>
      </w:tblGrid>
      <w:tr w:rsidR="00793973" w:rsidRPr="00C14DA0" w14:paraId="3EE2D39C" w14:textId="77777777" w:rsidTr="00FB524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2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26" w:type="dxa"/>
            <w:gridSpan w:val="6"/>
            <w:tcBorders>
              <w:top w:val="nil"/>
              <w:bottom w:val="single" w:sz="4" w:space="0" w:color="auto"/>
            </w:tcBorders>
            <w:noWrap/>
          </w:tcPr>
          <w:p w14:paraId="7BA996BA" w14:textId="2551CB0B" w:rsidR="00793973" w:rsidRDefault="00793973" w:rsidP="00FB524D">
            <w:pPr>
              <w:jc w:val="center"/>
              <w:rPr>
                <w:rFonts w:asciiTheme="majorBidi" w:eastAsia="Times New Roman" w:hAnsiTheme="majorBidi" w:cstheme="majorBidi"/>
                <w:b w:val="0"/>
                <w:bCs w:val="0"/>
                <w:color w:val="000000" w:themeColor="text1"/>
                <w:sz w:val="20"/>
                <w:szCs w:val="20"/>
                <w:bdr w:val="none" w:sz="0" w:space="0" w:color="auto" w:frame="1"/>
                <w:lang w:eastAsia="en-AU"/>
              </w:rPr>
            </w:pPr>
            <w:r w:rsidRPr="00C14DA0"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  <w:bdr w:val="none" w:sz="0" w:space="0" w:color="auto" w:frame="1"/>
                <w:lang w:eastAsia="en-AU"/>
              </w:rPr>
              <w:t xml:space="preserve">Supplementary </w:t>
            </w:r>
            <w:r w:rsidR="008F64F7"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  <w:bdr w:val="none" w:sz="0" w:space="0" w:color="auto" w:frame="1"/>
                <w:lang w:eastAsia="en-AU"/>
              </w:rPr>
              <w:t>T</w:t>
            </w:r>
            <w:r w:rsidRPr="00C14DA0"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  <w:bdr w:val="none" w:sz="0" w:space="0" w:color="auto" w:frame="1"/>
                <w:lang w:eastAsia="en-AU"/>
              </w:rPr>
              <w:t xml:space="preserve">able </w:t>
            </w:r>
            <w:r w:rsidR="008F64F7" w:rsidRPr="006476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eastAsia="en-AU"/>
              </w:rPr>
              <w:t>1</w:t>
            </w:r>
            <w:r w:rsidRPr="00C14DA0">
              <w:rPr>
                <w:rFonts w:asciiTheme="majorBidi" w:eastAsia="Times New Roman" w:hAnsiTheme="majorBidi" w:cstheme="majorBidi"/>
                <w:color w:val="000000" w:themeColor="text1"/>
                <w:sz w:val="20"/>
                <w:szCs w:val="20"/>
                <w:bdr w:val="none" w:sz="0" w:space="0" w:color="auto" w:frame="1"/>
                <w:lang w:eastAsia="en-AU"/>
              </w:rPr>
              <w:t>.  2016 - 2020 quarterly Queensland gonorrhoea notification data</w:t>
            </w:r>
          </w:p>
          <w:p w14:paraId="34085648" w14:textId="77777777" w:rsidR="00793973" w:rsidRPr="00C14DA0" w:rsidRDefault="00793973" w:rsidP="00FB524D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eastAsia="en-AU"/>
              </w:rPr>
            </w:pPr>
          </w:p>
        </w:tc>
      </w:tr>
      <w:tr w:rsidR="00793973" w:rsidRPr="0064763C" w14:paraId="110E76D5" w14:textId="77777777" w:rsidTr="00FB524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54" w:type="dxa"/>
            <w:tcBorders>
              <w:top w:val="single" w:sz="4" w:space="0" w:color="auto"/>
            </w:tcBorders>
            <w:noWrap/>
            <w:hideMark/>
          </w:tcPr>
          <w:p w14:paraId="1EDCDE24" w14:textId="77777777" w:rsidR="00793973" w:rsidRPr="0064763C" w:rsidRDefault="00793973" w:rsidP="00FB524D">
            <w:pP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eastAsia="en-AU"/>
              </w:rPr>
            </w:pPr>
            <w:r w:rsidRPr="006476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eastAsia="en-AU"/>
              </w:rPr>
              <w:t> </w:t>
            </w:r>
          </w:p>
        </w:tc>
        <w:tc>
          <w:tcPr>
            <w:tcW w:w="1654" w:type="dxa"/>
            <w:tcBorders>
              <w:top w:val="single" w:sz="4" w:space="0" w:color="auto"/>
            </w:tcBorders>
            <w:noWrap/>
            <w:hideMark/>
          </w:tcPr>
          <w:p w14:paraId="1A42D615" w14:textId="77777777" w:rsidR="00793973" w:rsidRPr="0064763C" w:rsidRDefault="00793973" w:rsidP="00FB524D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64763C"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  <w:lang w:eastAsia="en-AU"/>
              </w:rPr>
              <w:t>2016</w:t>
            </w:r>
          </w:p>
        </w:tc>
        <w:tc>
          <w:tcPr>
            <w:tcW w:w="1654" w:type="dxa"/>
            <w:tcBorders>
              <w:top w:val="single" w:sz="4" w:space="0" w:color="auto"/>
            </w:tcBorders>
            <w:noWrap/>
            <w:hideMark/>
          </w:tcPr>
          <w:p w14:paraId="111BB6A7" w14:textId="77777777" w:rsidR="00793973" w:rsidRPr="0064763C" w:rsidRDefault="00793973" w:rsidP="00FB524D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64763C"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  <w:lang w:eastAsia="en-AU"/>
              </w:rPr>
              <w:t>2017</w:t>
            </w:r>
          </w:p>
        </w:tc>
        <w:tc>
          <w:tcPr>
            <w:tcW w:w="1654" w:type="dxa"/>
            <w:tcBorders>
              <w:top w:val="single" w:sz="4" w:space="0" w:color="auto"/>
            </w:tcBorders>
            <w:noWrap/>
            <w:hideMark/>
          </w:tcPr>
          <w:p w14:paraId="6F3AE208" w14:textId="77777777" w:rsidR="00793973" w:rsidRPr="0064763C" w:rsidRDefault="00793973" w:rsidP="00FB524D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64763C"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  <w:lang w:eastAsia="en-AU"/>
              </w:rPr>
              <w:t>2018</w:t>
            </w:r>
          </w:p>
        </w:tc>
        <w:tc>
          <w:tcPr>
            <w:tcW w:w="1654" w:type="dxa"/>
            <w:tcBorders>
              <w:top w:val="single" w:sz="4" w:space="0" w:color="auto"/>
            </w:tcBorders>
            <w:noWrap/>
            <w:hideMark/>
          </w:tcPr>
          <w:p w14:paraId="40FE440B" w14:textId="77777777" w:rsidR="00793973" w:rsidRPr="0064763C" w:rsidRDefault="00793973" w:rsidP="00FB524D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64763C"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  <w:lang w:eastAsia="en-AU"/>
              </w:rPr>
              <w:t>2019</w:t>
            </w:r>
          </w:p>
        </w:tc>
        <w:tc>
          <w:tcPr>
            <w:tcW w:w="1656" w:type="dxa"/>
            <w:tcBorders>
              <w:top w:val="single" w:sz="4" w:space="0" w:color="auto"/>
            </w:tcBorders>
            <w:noWrap/>
            <w:hideMark/>
          </w:tcPr>
          <w:p w14:paraId="75852CA4" w14:textId="77777777" w:rsidR="00793973" w:rsidRPr="0064763C" w:rsidRDefault="00793973" w:rsidP="00FB524D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64763C"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  <w:lang w:eastAsia="en-AU"/>
              </w:rPr>
              <w:t>2020</w:t>
            </w:r>
          </w:p>
        </w:tc>
      </w:tr>
      <w:tr w:rsidR="00793973" w:rsidRPr="00C14DA0" w14:paraId="6717A41E" w14:textId="77777777" w:rsidTr="00FB524D">
        <w:trPr>
          <w:trHeight w:val="22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54" w:type="dxa"/>
            <w:noWrap/>
            <w:hideMark/>
          </w:tcPr>
          <w:p w14:paraId="72F1888A" w14:textId="77777777" w:rsidR="00793973" w:rsidRPr="0064763C" w:rsidRDefault="00793973" w:rsidP="00FB524D">
            <w:pP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eastAsia="en-AU"/>
              </w:rPr>
            </w:pPr>
            <w:r w:rsidRPr="006476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eastAsia="en-AU"/>
              </w:rPr>
              <w:t>Q1</w:t>
            </w:r>
          </w:p>
        </w:tc>
        <w:tc>
          <w:tcPr>
            <w:tcW w:w="1654" w:type="dxa"/>
            <w:noWrap/>
            <w:hideMark/>
          </w:tcPr>
          <w:p w14:paraId="37101B0E" w14:textId="77777777" w:rsidR="00793973" w:rsidRPr="0064763C" w:rsidRDefault="00793973" w:rsidP="00FB524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eastAsia="en-AU"/>
              </w:rPr>
            </w:pPr>
            <w:r w:rsidRPr="006476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eastAsia="en-AU"/>
              </w:rPr>
              <w:t>854</w:t>
            </w:r>
          </w:p>
        </w:tc>
        <w:tc>
          <w:tcPr>
            <w:tcW w:w="1654" w:type="dxa"/>
            <w:noWrap/>
            <w:hideMark/>
          </w:tcPr>
          <w:p w14:paraId="7FEACAEA" w14:textId="77777777" w:rsidR="00793973" w:rsidRPr="0064763C" w:rsidRDefault="00793973" w:rsidP="00FB524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eastAsia="en-AU"/>
              </w:rPr>
            </w:pPr>
            <w:r w:rsidRPr="006476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eastAsia="en-AU"/>
              </w:rPr>
              <w:t>1431</w:t>
            </w:r>
          </w:p>
        </w:tc>
        <w:tc>
          <w:tcPr>
            <w:tcW w:w="1654" w:type="dxa"/>
            <w:noWrap/>
            <w:hideMark/>
          </w:tcPr>
          <w:p w14:paraId="6D77633F" w14:textId="77777777" w:rsidR="00793973" w:rsidRPr="0064763C" w:rsidRDefault="00793973" w:rsidP="00FB524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eastAsia="en-AU"/>
              </w:rPr>
            </w:pPr>
            <w:r w:rsidRPr="006476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eastAsia="en-AU"/>
              </w:rPr>
              <w:t>1200</w:t>
            </w:r>
          </w:p>
        </w:tc>
        <w:tc>
          <w:tcPr>
            <w:tcW w:w="1654" w:type="dxa"/>
            <w:noWrap/>
            <w:hideMark/>
          </w:tcPr>
          <w:p w14:paraId="18276BFD" w14:textId="77777777" w:rsidR="00793973" w:rsidRPr="0064763C" w:rsidRDefault="00793973" w:rsidP="00FB524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eastAsia="en-AU"/>
              </w:rPr>
            </w:pPr>
            <w:r w:rsidRPr="006476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eastAsia="en-AU"/>
              </w:rPr>
              <w:t>1465</w:t>
            </w:r>
          </w:p>
        </w:tc>
        <w:tc>
          <w:tcPr>
            <w:tcW w:w="1656" w:type="dxa"/>
            <w:noWrap/>
            <w:hideMark/>
          </w:tcPr>
          <w:p w14:paraId="3B668561" w14:textId="77777777" w:rsidR="00793973" w:rsidRPr="0064763C" w:rsidRDefault="00793973" w:rsidP="00FB524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eastAsia="en-AU"/>
              </w:rPr>
            </w:pPr>
            <w:r w:rsidRPr="006476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eastAsia="en-AU"/>
              </w:rPr>
              <w:t>1852</w:t>
            </w:r>
          </w:p>
        </w:tc>
      </w:tr>
      <w:tr w:rsidR="00793973" w:rsidRPr="00C14DA0" w14:paraId="45F6125B" w14:textId="77777777" w:rsidTr="00FB524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54" w:type="dxa"/>
            <w:noWrap/>
            <w:hideMark/>
          </w:tcPr>
          <w:p w14:paraId="10FFF07D" w14:textId="77777777" w:rsidR="00793973" w:rsidRPr="0064763C" w:rsidRDefault="00793973" w:rsidP="00FB524D">
            <w:pP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eastAsia="en-AU"/>
              </w:rPr>
            </w:pPr>
            <w:r w:rsidRPr="006476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eastAsia="en-AU"/>
              </w:rPr>
              <w:t>Q2</w:t>
            </w:r>
          </w:p>
        </w:tc>
        <w:tc>
          <w:tcPr>
            <w:tcW w:w="1654" w:type="dxa"/>
            <w:noWrap/>
            <w:hideMark/>
          </w:tcPr>
          <w:p w14:paraId="45B999DE" w14:textId="77777777" w:rsidR="00793973" w:rsidRPr="0064763C" w:rsidRDefault="00793973" w:rsidP="00FB524D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eastAsia="en-AU"/>
              </w:rPr>
            </w:pPr>
            <w:r w:rsidRPr="006476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eastAsia="en-AU"/>
              </w:rPr>
              <w:t>927</w:t>
            </w:r>
          </w:p>
        </w:tc>
        <w:tc>
          <w:tcPr>
            <w:tcW w:w="1654" w:type="dxa"/>
            <w:noWrap/>
            <w:hideMark/>
          </w:tcPr>
          <w:p w14:paraId="7C50A4CC" w14:textId="77777777" w:rsidR="00793973" w:rsidRPr="0064763C" w:rsidRDefault="00793973" w:rsidP="00FB524D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eastAsia="en-AU"/>
              </w:rPr>
            </w:pPr>
            <w:r w:rsidRPr="006476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eastAsia="en-AU"/>
              </w:rPr>
              <w:t>1280</w:t>
            </w:r>
          </w:p>
        </w:tc>
        <w:tc>
          <w:tcPr>
            <w:tcW w:w="1654" w:type="dxa"/>
            <w:noWrap/>
            <w:hideMark/>
          </w:tcPr>
          <w:p w14:paraId="3CCF2D6E" w14:textId="77777777" w:rsidR="00793973" w:rsidRPr="0064763C" w:rsidRDefault="00793973" w:rsidP="00FB524D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eastAsia="en-AU"/>
              </w:rPr>
            </w:pPr>
            <w:r w:rsidRPr="006476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eastAsia="en-AU"/>
              </w:rPr>
              <w:t>1112</w:t>
            </w:r>
          </w:p>
        </w:tc>
        <w:tc>
          <w:tcPr>
            <w:tcW w:w="1654" w:type="dxa"/>
            <w:noWrap/>
            <w:hideMark/>
          </w:tcPr>
          <w:p w14:paraId="730EB098" w14:textId="77777777" w:rsidR="00793973" w:rsidRPr="0064763C" w:rsidRDefault="00793973" w:rsidP="00FB524D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eastAsia="en-AU"/>
              </w:rPr>
            </w:pPr>
            <w:r w:rsidRPr="006476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eastAsia="en-AU"/>
              </w:rPr>
              <w:t>1351</w:t>
            </w:r>
          </w:p>
        </w:tc>
        <w:tc>
          <w:tcPr>
            <w:tcW w:w="1656" w:type="dxa"/>
            <w:noWrap/>
            <w:hideMark/>
          </w:tcPr>
          <w:p w14:paraId="1599BD0B" w14:textId="77777777" w:rsidR="00793973" w:rsidRPr="0064763C" w:rsidRDefault="00793973" w:rsidP="00FB524D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eastAsia="en-AU"/>
              </w:rPr>
            </w:pPr>
            <w:r w:rsidRPr="006476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eastAsia="en-AU"/>
              </w:rPr>
              <w:t>1533</w:t>
            </w:r>
          </w:p>
        </w:tc>
      </w:tr>
      <w:tr w:rsidR="00793973" w:rsidRPr="0064763C" w14:paraId="485CEC08" w14:textId="77777777" w:rsidTr="00FB524D">
        <w:trPr>
          <w:trHeight w:val="22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54" w:type="dxa"/>
            <w:noWrap/>
            <w:hideMark/>
          </w:tcPr>
          <w:p w14:paraId="0C2B1237" w14:textId="77777777" w:rsidR="00793973" w:rsidRPr="0064763C" w:rsidRDefault="00793973" w:rsidP="00FB524D">
            <w:pP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eastAsia="en-AU"/>
              </w:rPr>
            </w:pPr>
            <w:r w:rsidRPr="006476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eastAsia="en-AU"/>
              </w:rPr>
              <w:t>Q3</w:t>
            </w:r>
          </w:p>
        </w:tc>
        <w:tc>
          <w:tcPr>
            <w:tcW w:w="1654" w:type="dxa"/>
            <w:noWrap/>
            <w:hideMark/>
          </w:tcPr>
          <w:p w14:paraId="6B6683B2" w14:textId="77777777" w:rsidR="00793973" w:rsidRPr="0064763C" w:rsidRDefault="00793973" w:rsidP="00FB524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eastAsia="en-AU"/>
              </w:rPr>
            </w:pPr>
            <w:r w:rsidRPr="006476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eastAsia="en-AU"/>
              </w:rPr>
              <w:t>1058</w:t>
            </w:r>
          </w:p>
        </w:tc>
        <w:tc>
          <w:tcPr>
            <w:tcW w:w="1654" w:type="dxa"/>
            <w:noWrap/>
            <w:hideMark/>
          </w:tcPr>
          <w:p w14:paraId="56D73AF3" w14:textId="77777777" w:rsidR="00793973" w:rsidRPr="0064763C" w:rsidRDefault="00793973" w:rsidP="00FB524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eastAsia="en-AU"/>
              </w:rPr>
            </w:pPr>
            <w:r w:rsidRPr="006476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eastAsia="en-AU"/>
              </w:rPr>
              <w:t>1156</w:t>
            </w:r>
          </w:p>
        </w:tc>
        <w:tc>
          <w:tcPr>
            <w:tcW w:w="1654" w:type="dxa"/>
            <w:noWrap/>
            <w:hideMark/>
          </w:tcPr>
          <w:p w14:paraId="19FD5CB6" w14:textId="77777777" w:rsidR="00793973" w:rsidRPr="0064763C" w:rsidRDefault="00793973" w:rsidP="00FB524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eastAsia="en-AU"/>
              </w:rPr>
            </w:pPr>
            <w:r w:rsidRPr="006476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eastAsia="en-AU"/>
              </w:rPr>
              <w:t>1146</w:t>
            </w:r>
          </w:p>
        </w:tc>
        <w:tc>
          <w:tcPr>
            <w:tcW w:w="1654" w:type="dxa"/>
            <w:noWrap/>
            <w:hideMark/>
          </w:tcPr>
          <w:p w14:paraId="27DA8331" w14:textId="77777777" w:rsidR="00793973" w:rsidRPr="0064763C" w:rsidRDefault="00793973" w:rsidP="00FB524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eastAsia="en-AU"/>
              </w:rPr>
            </w:pPr>
            <w:r w:rsidRPr="006476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eastAsia="en-AU"/>
              </w:rPr>
              <w:t>1511</w:t>
            </w:r>
          </w:p>
        </w:tc>
        <w:tc>
          <w:tcPr>
            <w:tcW w:w="1656" w:type="dxa"/>
            <w:noWrap/>
            <w:hideMark/>
          </w:tcPr>
          <w:p w14:paraId="04E7B6D0" w14:textId="77777777" w:rsidR="00793973" w:rsidRPr="0064763C" w:rsidRDefault="00793973" w:rsidP="00FB524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eastAsia="en-AU"/>
              </w:rPr>
            </w:pPr>
            <w:r w:rsidRPr="006476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eastAsia="en-AU"/>
              </w:rPr>
              <w:t>1568</w:t>
            </w:r>
          </w:p>
        </w:tc>
      </w:tr>
      <w:tr w:rsidR="00793973" w:rsidRPr="0064763C" w14:paraId="42022A65" w14:textId="77777777" w:rsidTr="00FB524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54" w:type="dxa"/>
            <w:noWrap/>
            <w:hideMark/>
          </w:tcPr>
          <w:p w14:paraId="2FD7B7AA" w14:textId="77777777" w:rsidR="00793973" w:rsidRPr="0064763C" w:rsidRDefault="00793973" w:rsidP="00FB524D">
            <w:pPr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eastAsia="en-AU"/>
              </w:rPr>
            </w:pPr>
            <w:r w:rsidRPr="006476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eastAsia="en-AU"/>
              </w:rPr>
              <w:t>Q4</w:t>
            </w:r>
          </w:p>
        </w:tc>
        <w:tc>
          <w:tcPr>
            <w:tcW w:w="1654" w:type="dxa"/>
            <w:noWrap/>
            <w:hideMark/>
          </w:tcPr>
          <w:p w14:paraId="01ADB68D" w14:textId="77777777" w:rsidR="00793973" w:rsidRPr="0064763C" w:rsidRDefault="00793973" w:rsidP="00FB524D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eastAsia="en-AU"/>
              </w:rPr>
            </w:pPr>
            <w:r w:rsidRPr="006476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eastAsia="en-AU"/>
              </w:rPr>
              <w:t>1133</w:t>
            </w:r>
          </w:p>
        </w:tc>
        <w:tc>
          <w:tcPr>
            <w:tcW w:w="1654" w:type="dxa"/>
            <w:noWrap/>
            <w:hideMark/>
          </w:tcPr>
          <w:p w14:paraId="0040DEC6" w14:textId="77777777" w:rsidR="00793973" w:rsidRPr="0064763C" w:rsidRDefault="00793973" w:rsidP="00FB524D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eastAsia="en-AU"/>
              </w:rPr>
            </w:pPr>
            <w:r w:rsidRPr="006476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eastAsia="en-AU"/>
              </w:rPr>
              <w:t>1132</w:t>
            </w:r>
          </w:p>
        </w:tc>
        <w:tc>
          <w:tcPr>
            <w:tcW w:w="1654" w:type="dxa"/>
            <w:noWrap/>
            <w:hideMark/>
          </w:tcPr>
          <w:p w14:paraId="53AEF11A" w14:textId="77777777" w:rsidR="00793973" w:rsidRPr="0064763C" w:rsidRDefault="00793973" w:rsidP="00FB524D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eastAsia="en-AU"/>
              </w:rPr>
            </w:pPr>
            <w:r w:rsidRPr="006476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eastAsia="en-AU"/>
              </w:rPr>
              <w:t>1395</w:t>
            </w:r>
          </w:p>
        </w:tc>
        <w:tc>
          <w:tcPr>
            <w:tcW w:w="1654" w:type="dxa"/>
            <w:noWrap/>
            <w:hideMark/>
          </w:tcPr>
          <w:p w14:paraId="7964527F" w14:textId="77777777" w:rsidR="00793973" w:rsidRPr="0064763C" w:rsidRDefault="00793973" w:rsidP="00FB524D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eastAsia="en-AU"/>
              </w:rPr>
            </w:pPr>
            <w:r w:rsidRPr="006476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eastAsia="en-AU"/>
              </w:rPr>
              <w:t>1579</w:t>
            </w:r>
          </w:p>
        </w:tc>
        <w:tc>
          <w:tcPr>
            <w:tcW w:w="1656" w:type="dxa"/>
            <w:noWrap/>
            <w:hideMark/>
          </w:tcPr>
          <w:p w14:paraId="18BDBCD6" w14:textId="77777777" w:rsidR="00793973" w:rsidRPr="0064763C" w:rsidRDefault="00793973" w:rsidP="00FB524D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eastAsia="en-AU"/>
              </w:rPr>
            </w:pPr>
            <w:r w:rsidRPr="0064763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eastAsia="en-AU"/>
              </w:rPr>
              <w:t>1312</w:t>
            </w:r>
          </w:p>
        </w:tc>
      </w:tr>
    </w:tbl>
    <w:p w14:paraId="6821378F" w14:textId="77777777" w:rsidR="00793973" w:rsidRDefault="00793973" w:rsidP="00793973"/>
    <w:p w14:paraId="5D5D651B" w14:textId="77777777" w:rsidR="00793973" w:rsidRDefault="00793973" w:rsidP="00793973">
      <w:r>
        <w:rPr>
          <w:noProof/>
        </w:rPr>
        <w:drawing>
          <wp:anchor distT="0" distB="0" distL="114300" distR="114300" simplePos="0" relativeHeight="251659264" behindDoc="1" locked="0" layoutInCell="1" allowOverlap="1" wp14:anchorId="0F0C9167" wp14:editId="7032D669">
            <wp:simplePos x="0" y="0"/>
            <wp:positionH relativeFrom="column">
              <wp:posOffset>87271</wp:posOffset>
            </wp:positionH>
            <wp:positionV relativeFrom="paragraph">
              <wp:posOffset>12700</wp:posOffset>
            </wp:positionV>
            <wp:extent cx="5170170" cy="3517900"/>
            <wp:effectExtent l="0" t="0" r="0" b="6350"/>
            <wp:wrapTight wrapText="bothSides">
              <wp:wrapPolygon edited="0">
                <wp:start x="0" y="0"/>
                <wp:lineTo x="0" y="21522"/>
                <wp:lineTo x="21489" y="21522"/>
                <wp:lineTo x="21489" y="0"/>
                <wp:lineTo x="0" y="0"/>
              </wp:wrapPolygon>
            </wp:wrapTight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70170" cy="35179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anchor>
        </w:drawing>
      </w:r>
    </w:p>
    <w:p w14:paraId="62FC95D2" w14:textId="0DB57950" w:rsidR="00793973" w:rsidRPr="009205C5" w:rsidRDefault="00793973" w:rsidP="00793973">
      <w:pPr>
        <w:rPr>
          <w:rFonts w:asciiTheme="majorBidi" w:eastAsia="Times New Roman" w:hAnsiTheme="majorBidi" w:cstheme="majorBidi"/>
          <w:color w:val="000000" w:themeColor="text1"/>
          <w:sz w:val="20"/>
          <w:szCs w:val="20"/>
          <w:bdr w:val="none" w:sz="0" w:space="0" w:color="auto" w:frame="1"/>
          <w:lang w:eastAsia="en-AU"/>
        </w:rPr>
      </w:pPr>
      <w:r w:rsidRPr="008643C4">
        <w:rPr>
          <w:rFonts w:asciiTheme="majorBidi" w:eastAsia="Times New Roman" w:hAnsiTheme="majorBidi" w:cstheme="majorBidi"/>
          <w:b/>
          <w:bCs/>
          <w:color w:val="000000" w:themeColor="text1"/>
          <w:sz w:val="20"/>
          <w:szCs w:val="20"/>
          <w:bdr w:val="none" w:sz="0" w:space="0" w:color="auto" w:frame="1"/>
          <w:lang w:eastAsia="en-AU"/>
        </w:rPr>
        <w:t xml:space="preserve">Supplementary </w:t>
      </w:r>
      <w:r w:rsidR="008F64F7">
        <w:rPr>
          <w:rFonts w:asciiTheme="majorBidi" w:eastAsia="Times New Roman" w:hAnsiTheme="majorBidi" w:cstheme="majorBidi"/>
          <w:b/>
          <w:bCs/>
          <w:color w:val="000000" w:themeColor="text1"/>
          <w:sz w:val="20"/>
          <w:szCs w:val="20"/>
          <w:bdr w:val="none" w:sz="0" w:space="0" w:color="auto" w:frame="1"/>
          <w:lang w:eastAsia="en-AU"/>
        </w:rPr>
        <w:t>F</w:t>
      </w:r>
      <w:r w:rsidRPr="008643C4">
        <w:rPr>
          <w:rFonts w:asciiTheme="majorBidi" w:eastAsia="Times New Roman" w:hAnsiTheme="majorBidi" w:cstheme="majorBidi"/>
          <w:b/>
          <w:bCs/>
          <w:color w:val="000000" w:themeColor="text1"/>
          <w:sz w:val="20"/>
          <w:szCs w:val="20"/>
          <w:bdr w:val="none" w:sz="0" w:space="0" w:color="auto" w:frame="1"/>
          <w:lang w:eastAsia="en-AU"/>
        </w:rPr>
        <w:t xml:space="preserve">igure 1. </w:t>
      </w:r>
      <w:r>
        <w:rPr>
          <w:rFonts w:asciiTheme="majorBidi" w:eastAsia="Times New Roman" w:hAnsiTheme="majorBidi" w:cstheme="majorBidi"/>
          <w:b/>
          <w:bCs/>
          <w:color w:val="000000" w:themeColor="text1"/>
          <w:sz w:val="20"/>
          <w:szCs w:val="20"/>
          <w:bdr w:val="none" w:sz="0" w:space="0" w:color="auto" w:frame="1"/>
          <w:lang w:eastAsia="en-AU"/>
        </w:rPr>
        <w:t xml:space="preserve">NG notification rates 2016-2020 Q1-Q4. </w:t>
      </w:r>
      <w:r w:rsidRPr="009205C5">
        <w:rPr>
          <w:rFonts w:asciiTheme="majorBidi" w:eastAsia="Times New Roman" w:hAnsiTheme="majorBidi" w:cstheme="majorBidi"/>
          <w:color w:val="000000" w:themeColor="text1"/>
          <w:sz w:val="20"/>
          <w:szCs w:val="20"/>
          <w:bdr w:val="none" w:sz="0" w:space="0" w:color="auto" w:frame="1"/>
          <w:lang w:eastAsia="en-AU"/>
        </w:rPr>
        <w:t xml:space="preserve">This graph demonstrates quarterly notifications remain steady throughout the years with a subtle increase in 2020. </w:t>
      </w:r>
    </w:p>
    <w:p w14:paraId="78C12073" w14:textId="77777777" w:rsidR="00C14DA0" w:rsidRDefault="00C14DA0" w:rsidP="00E476D8">
      <w:pPr>
        <w:tabs>
          <w:tab w:val="left" w:pos="1390"/>
        </w:tabs>
        <w:jc w:val="center"/>
        <w:rPr>
          <w:rFonts w:asciiTheme="minorBidi" w:hAnsiTheme="minorBidi"/>
          <w:b/>
          <w:bCs/>
        </w:rPr>
        <w:sectPr w:rsidR="00C14DA0" w:rsidSect="004B7D36">
          <w:headerReference w:type="even" r:id="rId9"/>
          <w:headerReference w:type="default" r:id="rId10"/>
          <w:footerReference w:type="even" r:id="rId11"/>
          <w:footerReference w:type="default" r:id="rId12"/>
          <w:headerReference w:type="first" r:id="rId13"/>
          <w:footerReference w:type="first" r:id="rId14"/>
          <w:pgSz w:w="11906" w:h="16838"/>
          <w:pgMar w:top="1440" w:right="1440" w:bottom="1440" w:left="1440" w:header="709" w:footer="709" w:gutter="0"/>
          <w:cols w:space="708"/>
          <w:docGrid w:linePitch="360"/>
        </w:sectPr>
      </w:pPr>
    </w:p>
    <w:p w14:paraId="20D006C6" w14:textId="77777777" w:rsidR="00E11110" w:rsidRPr="006218B5" w:rsidRDefault="00E11110" w:rsidP="00E476D8">
      <w:pPr>
        <w:tabs>
          <w:tab w:val="left" w:pos="1390"/>
        </w:tabs>
        <w:jc w:val="center"/>
        <w:rPr>
          <w:rFonts w:asciiTheme="minorBidi" w:hAnsiTheme="minorBidi"/>
          <w:b/>
          <w:bCs/>
          <w:sz w:val="20"/>
          <w:szCs w:val="20"/>
        </w:rPr>
      </w:pPr>
    </w:p>
    <w:p w14:paraId="2B427ECB" w14:textId="3934C281" w:rsidR="00955315" w:rsidRPr="006218B5" w:rsidRDefault="00955315" w:rsidP="00E476D8">
      <w:pPr>
        <w:tabs>
          <w:tab w:val="left" w:pos="1390"/>
        </w:tabs>
        <w:jc w:val="center"/>
        <w:rPr>
          <w:rFonts w:ascii="Times New Roman" w:hAnsi="Times New Roman" w:cs="Times New Roman"/>
          <w:b/>
          <w:bCs/>
          <w:sz w:val="20"/>
          <w:szCs w:val="20"/>
        </w:rPr>
      </w:pPr>
      <w:r w:rsidRPr="006218B5">
        <w:rPr>
          <w:rFonts w:ascii="Times New Roman" w:hAnsi="Times New Roman" w:cs="Times New Roman"/>
          <w:b/>
          <w:bCs/>
          <w:sz w:val="20"/>
          <w:szCs w:val="20"/>
        </w:rPr>
        <w:t xml:space="preserve">Supplementary </w:t>
      </w:r>
      <w:r w:rsidR="008F64F7">
        <w:rPr>
          <w:rFonts w:ascii="Times New Roman" w:hAnsi="Times New Roman" w:cs="Times New Roman"/>
          <w:b/>
          <w:bCs/>
          <w:sz w:val="20"/>
          <w:szCs w:val="20"/>
        </w:rPr>
        <w:t>T</w:t>
      </w:r>
      <w:r w:rsidRPr="006218B5">
        <w:rPr>
          <w:rFonts w:ascii="Times New Roman" w:hAnsi="Times New Roman" w:cs="Times New Roman"/>
          <w:b/>
          <w:bCs/>
          <w:sz w:val="20"/>
          <w:szCs w:val="20"/>
        </w:rPr>
        <w:t xml:space="preserve">able </w:t>
      </w:r>
      <w:r w:rsidR="008F64F7">
        <w:rPr>
          <w:rFonts w:ascii="Times New Roman" w:hAnsi="Times New Roman" w:cs="Times New Roman"/>
          <w:b/>
          <w:bCs/>
          <w:sz w:val="20"/>
          <w:szCs w:val="20"/>
        </w:rPr>
        <w:t>2</w:t>
      </w:r>
      <w:r w:rsidRPr="006218B5">
        <w:rPr>
          <w:rFonts w:ascii="Times New Roman" w:hAnsi="Times New Roman" w:cs="Times New Roman"/>
          <w:b/>
          <w:bCs/>
          <w:sz w:val="20"/>
          <w:szCs w:val="20"/>
        </w:rPr>
        <w:t xml:space="preserve">. </w:t>
      </w:r>
      <w:r w:rsidR="0034041F" w:rsidRPr="006218B5">
        <w:rPr>
          <w:rFonts w:ascii="Times New Roman" w:hAnsi="Times New Roman" w:cs="Times New Roman"/>
          <w:b/>
          <w:bCs/>
          <w:sz w:val="20"/>
          <w:szCs w:val="20"/>
        </w:rPr>
        <w:t>Data s</w:t>
      </w:r>
      <w:r w:rsidRPr="006218B5">
        <w:rPr>
          <w:rFonts w:ascii="Times New Roman" w:hAnsi="Times New Roman" w:cs="Times New Roman"/>
          <w:b/>
          <w:bCs/>
          <w:sz w:val="20"/>
          <w:szCs w:val="20"/>
        </w:rPr>
        <w:t xml:space="preserve">ummary </w:t>
      </w:r>
      <w:r w:rsidR="0034041F" w:rsidRPr="006218B5">
        <w:rPr>
          <w:rFonts w:ascii="Times New Roman" w:hAnsi="Times New Roman" w:cs="Times New Roman"/>
          <w:b/>
          <w:bCs/>
          <w:sz w:val="20"/>
          <w:szCs w:val="20"/>
        </w:rPr>
        <w:t>of all NG isolates Pre (n=463) and Post (n=300) covid-19 restrictions included in the study</w:t>
      </w:r>
      <w:r w:rsidR="00AA44FA">
        <w:rPr>
          <w:rFonts w:ascii="Times New Roman" w:hAnsi="Times New Roman" w:cs="Times New Roman"/>
          <w:b/>
          <w:bCs/>
          <w:sz w:val="20"/>
          <w:szCs w:val="20"/>
        </w:rPr>
        <w:t xml:space="preserve"> and their </w:t>
      </w:r>
      <w:r w:rsidR="00AA44FA" w:rsidRPr="00AA44FA">
        <w:rPr>
          <w:rFonts w:ascii="Times New Roman" w:hAnsi="Times New Roman" w:cs="Times New Roman"/>
          <w:b/>
          <w:bCs/>
          <w:sz w:val="20"/>
          <w:szCs w:val="20"/>
        </w:rPr>
        <w:t xml:space="preserve">molecular </w:t>
      </w:r>
      <w:r w:rsidR="008C5E31">
        <w:rPr>
          <w:rFonts w:ascii="Times New Roman" w:hAnsi="Times New Roman" w:cs="Times New Roman"/>
          <w:b/>
          <w:bCs/>
          <w:sz w:val="20"/>
          <w:szCs w:val="20"/>
        </w:rPr>
        <w:t xml:space="preserve">and phenotypic </w:t>
      </w:r>
      <w:r w:rsidR="00AA44FA" w:rsidRPr="00AA44FA">
        <w:rPr>
          <w:rFonts w:ascii="Times New Roman" w:hAnsi="Times New Roman" w:cs="Times New Roman"/>
          <w:b/>
          <w:bCs/>
          <w:sz w:val="20"/>
          <w:szCs w:val="20"/>
        </w:rPr>
        <w:t>AMR</w:t>
      </w:r>
      <w:r w:rsidR="008C5E31">
        <w:rPr>
          <w:rFonts w:ascii="Times New Roman" w:hAnsi="Times New Roman" w:cs="Times New Roman"/>
          <w:b/>
          <w:bCs/>
          <w:sz w:val="20"/>
          <w:szCs w:val="20"/>
        </w:rPr>
        <w:t xml:space="preserve"> data</w:t>
      </w:r>
    </w:p>
    <w:tbl>
      <w:tblPr>
        <w:tblStyle w:val="GridTable1Light"/>
        <w:tblW w:w="15310" w:type="dxa"/>
        <w:tblInd w:w="-431" w:type="dxa"/>
        <w:tblLayout w:type="fixed"/>
        <w:tblLook w:val="04A0" w:firstRow="1" w:lastRow="0" w:firstColumn="1" w:lastColumn="0" w:noHBand="0" w:noVBand="1"/>
      </w:tblPr>
      <w:tblGrid>
        <w:gridCol w:w="993"/>
        <w:gridCol w:w="709"/>
        <w:gridCol w:w="709"/>
        <w:gridCol w:w="1276"/>
        <w:gridCol w:w="425"/>
        <w:gridCol w:w="567"/>
        <w:gridCol w:w="567"/>
        <w:gridCol w:w="567"/>
        <w:gridCol w:w="850"/>
        <w:gridCol w:w="567"/>
        <w:gridCol w:w="567"/>
        <w:gridCol w:w="567"/>
        <w:gridCol w:w="709"/>
        <w:gridCol w:w="709"/>
        <w:gridCol w:w="425"/>
        <w:gridCol w:w="567"/>
        <w:gridCol w:w="567"/>
        <w:gridCol w:w="567"/>
        <w:gridCol w:w="709"/>
        <w:gridCol w:w="567"/>
        <w:gridCol w:w="709"/>
        <w:gridCol w:w="283"/>
        <w:gridCol w:w="709"/>
        <w:gridCol w:w="425"/>
      </w:tblGrid>
      <w:tr w:rsidR="003E3AD1" w:rsidRPr="00F153B4" w14:paraId="1559558C" w14:textId="5E7E30CF" w:rsidTr="00777D9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5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663" w:type="dxa"/>
            <w:gridSpan w:val="9"/>
          </w:tcPr>
          <w:p w14:paraId="15EE102D" w14:textId="77777777" w:rsidR="003E3AD1" w:rsidRPr="00F153B4" w:rsidRDefault="003E3AD1" w:rsidP="0075142F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18"/>
                <w:szCs w:val="18"/>
                <w:bdr w:val="none" w:sz="0" w:space="0" w:color="auto" w:frame="1"/>
                <w:lang w:eastAsia="en-AU"/>
              </w:rPr>
            </w:pPr>
          </w:p>
        </w:tc>
        <w:tc>
          <w:tcPr>
            <w:tcW w:w="6521" w:type="dxa"/>
            <w:gridSpan w:val="11"/>
          </w:tcPr>
          <w:p w14:paraId="1D27A7B4" w14:textId="2CE3AD99" w:rsidR="003E3AD1" w:rsidRPr="00F77AD0" w:rsidRDefault="003E3AD1" w:rsidP="0075142F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AU"/>
              </w:rPr>
            </w:pPr>
            <w:r w:rsidRPr="008364E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vertAlign w:val="superscript"/>
                <w:lang w:eastAsia="en-AU"/>
              </w:rPr>
              <w:t>b</w:t>
            </w:r>
            <w:r w:rsidRPr="00F77AD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AU"/>
              </w:rPr>
              <w:t>AMR</w:t>
            </w:r>
            <w:r w:rsidR="00B2279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AU"/>
              </w:rPr>
              <w:t xml:space="preserve"> mutation</w:t>
            </w:r>
            <w:r w:rsidRPr="00F77AD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AU"/>
              </w:rPr>
              <w:t xml:space="preserve"> marker</w:t>
            </w:r>
          </w:p>
        </w:tc>
        <w:tc>
          <w:tcPr>
            <w:tcW w:w="2126" w:type="dxa"/>
            <w:gridSpan w:val="4"/>
          </w:tcPr>
          <w:p w14:paraId="44260E96" w14:textId="6CBFCC94" w:rsidR="009B162D" w:rsidRPr="00F77AD0" w:rsidRDefault="00B76EE8" w:rsidP="009B162D">
            <w:pPr>
              <w:pStyle w:val="Defaul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6"/>
                <w:szCs w:val="16"/>
                <w:lang w:eastAsia="en-AU"/>
              </w:rPr>
            </w:pPr>
            <w:r>
              <w:rPr>
                <w:rFonts w:eastAsia="Times New Roman"/>
                <w:sz w:val="16"/>
                <w:szCs w:val="16"/>
                <w:vertAlign w:val="superscript"/>
                <w:lang w:eastAsia="en-AU"/>
              </w:rPr>
              <w:t>l</w:t>
            </w:r>
            <w:r w:rsidR="009B162D" w:rsidRPr="00F77AD0">
              <w:rPr>
                <w:rFonts w:eastAsia="Times New Roman"/>
                <w:sz w:val="16"/>
                <w:szCs w:val="16"/>
                <w:lang w:eastAsia="en-AU"/>
              </w:rPr>
              <w:t xml:space="preserve">AMR phenotype </w:t>
            </w:r>
          </w:p>
          <w:p w14:paraId="2E5EF464" w14:textId="662A5332" w:rsidR="003E3AD1" w:rsidRPr="00F77AD0" w:rsidRDefault="009B162D" w:rsidP="009B162D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AU"/>
              </w:rPr>
            </w:pPr>
            <w:r w:rsidRPr="00F77AD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AU"/>
              </w:rPr>
              <w:t>(</w:t>
            </w:r>
            <w:r w:rsidR="00F77AD0" w:rsidRPr="00F77AD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AU"/>
              </w:rPr>
              <w:t>Bacterial</w:t>
            </w:r>
            <w:r w:rsidRPr="00F77AD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AU"/>
              </w:rPr>
              <w:t xml:space="preserve"> culture) </w:t>
            </w:r>
          </w:p>
        </w:tc>
      </w:tr>
      <w:tr w:rsidR="00FA34CC" w:rsidRPr="006F0A69" w14:paraId="14B4CD90" w14:textId="603D1E26" w:rsidTr="00672D9D">
        <w:trPr>
          <w:trHeight w:val="15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hideMark/>
          </w:tcPr>
          <w:p w14:paraId="3106EF57" w14:textId="21D17055" w:rsidR="006F0A69" w:rsidRPr="006F0A69" w:rsidRDefault="00220AA9" w:rsidP="00220AA9">
            <w:pPr>
              <w:spacing w:line="480" w:lineRule="auto"/>
              <w:rPr>
                <w:rFonts w:ascii="Times New Roman" w:eastAsia="Times New Roman" w:hAnsi="Times New Roman" w:cs="Times New Roman"/>
                <w:color w:val="323130"/>
                <w:sz w:val="14"/>
                <w:szCs w:val="14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323130"/>
                <w:sz w:val="14"/>
                <w:szCs w:val="14"/>
                <w:lang w:eastAsia="en-AU"/>
              </w:rPr>
              <w:t>Genotype</w:t>
            </w:r>
          </w:p>
        </w:tc>
        <w:tc>
          <w:tcPr>
            <w:tcW w:w="709" w:type="dxa"/>
            <w:hideMark/>
          </w:tcPr>
          <w:p w14:paraId="72189BEB" w14:textId="77777777" w:rsidR="003E3AD1" w:rsidRPr="006F0A69" w:rsidRDefault="003E3AD1" w:rsidP="0075142F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323130"/>
                <w:sz w:val="14"/>
                <w:szCs w:val="14"/>
                <w:lang w:eastAsia="en-AU"/>
              </w:rPr>
            </w:pPr>
            <w:r w:rsidRPr="006F0A69">
              <w:rPr>
                <w:rFonts w:ascii="Times New Roman" w:eastAsia="Times New Roman" w:hAnsi="Times New Roman" w:cs="Times New Roman"/>
                <w:b/>
                <w:bCs/>
                <w:color w:val="000000"/>
                <w:sz w:val="14"/>
                <w:szCs w:val="14"/>
                <w:bdr w:val="none" w:sz="0" w:space="0" w:color="auto" w:frame="1"/>
                <w:lang w:eastAsia="en-AU"/>
              </w:rPr>
              <w:t>PRE</w:t>
            </w:r>
          </w:p>
        </w:tc>
        <w:tc>
          <w:tcPr>
            <w:tcW w:w="709" w:type="dxa"/>
            <w:hideMark/>
          </w:tcPr>
          <w:p w14:paraId="352272DE" w14:textId="55B2E3DD" w:rsidR="003E3AD1" w:rsidRPr="006F0A69" w:rsidRDefault="003E3AD1" w:rsidP="0075142F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323130"/>
                <w:sz w:val="14"/>
                <w:szCs w:val="14"/>
                <w:lang w:eastAsia="en-AU"/>
              </w:rPr>
            </w:pPr>
            <w:r w:rsidRPr="006F0A69">
              <w:rPr>
                <w:rFonts w:ascii="Times New Roman" w:eastAsia="Times New Roman" w:hAnsi="Times New Roman" w:cs="Times New Roman"/>
                <w:b/>
                <w:bCs/>
                <w:color w:val="000000"/>
                <w:sz w:val="14"/>
                <w:szCs w:val="14"/>
                <w:bdr w:val="none" w:sz="0" w:space="0" w:color="auto" w:frame="1"/>
                <w:lang w:eastAsia="en-AU"/>
              </w:rPr>
              <w:t>POST</w:t>
            </w:r>
          </w:p>
        </w:tc>
        <w:tc>
          <w:tcPr>
            <w:tcW w:w="1276" w:type="dxa"/>
            <w:hideMark/>
          </w:tcPr>
          <w:p w14:paraId="059D8917" w14:textId="77777777" w:rsidR="003E3AD1" w:rsidRPr="006F0A69" w:rsidRDefault="003E3AD1" w:rsidP="0075142F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323130"/>
                <w:sz w:val="14"/>
                <w:szCs w:val="14"/>
                <w:lang w:eastAsia="en-AU"/>
              </w:rPr>
            </w:pPr>
            <w:r w:rsidRPr="006F0A69">
              <w:rPr>
                <w:rFonts w:ascii="Times New Roman" w:eastAsia="Times New Roman" w:hAnsi="Times New Roman" w:cs="Times New Roman"/>
                <w:b/>
                <w:bCs/>
                <w:color w:val="000000"/>
                <w:sz w:val="14"/>
                <w:szCs w:val="14"/>
                <w:bdr w:val="none" w:sz="0" w:space="0" w:color="auto" w:frame="1"/>
                <w:lang w:eastAsia="en-AU"/>
              </w:rPr>
              <w:t>Significance</w:t>
            </w:r>
          </w:p>
        </w:tc>
        <w:tc>
          <w:tcPr>
            <w:tcW w:w="425" w:type="dxa"/>
          </w:tcPr>
          <w:p w14:paraId="07A0F40D" w14:textId="77777777" w:rsidR="003E3AD1" w:rsidRPr="006F0A69" w:rsidRDefault="003E3AD1" w:rsidP="0075142F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4"/>
                <w:szCs w:val="14"/>
                <w:bdr w:val="none" w:sz="0" w:space="0" w:color="auto" w:frame="1"/>
                <w:lang w:eastAsia="en-AU"/>
              </w:rPr>
            </w:pPr>
            <w:r w:rsidRPr="006F0A69">
              <w:rPr>
                <w:rFonts w:ascii="Times New Roman" w:eastAsia="Times New Roman" w:hAnsi="Times New Roman" w:cs="Times New Roman"/>
                <w:b/>
                <w:bCs/>
                <w:color w:val="000000"/>
                <w:sz w:val="14"/>
                <w:szCs w:val="14"/>
                <w:bdr w:val="none" w:sz="0" w:space="0" w:color="auto" w:frame="1"/>
                <w:lang w:eastAsia="en-AU"/>
              </w:rPr>
              <w:t>F</w:t>
            </w:r>
          </w:p>
        </w:tc>
        <w:tc>
          <w:tcPr>
            <w:tcW w:w="567" w:type="dxa"/>
          </w:tcPr>
          <w:p w14:paraId="44BF4F25" w14:textId="77777777" w:rsidR="003E3AD1" w:rsidRPr="006F0A69" w:rsidRDefault="003E3AD1" w:rsidP="0075142F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4"/>
                <w:szCs w:val="14"/>
                <w:bdr w:val="none" w:sz="0" w:space="0" w:color="auto" w:frame="1"/>
                <w:lang w:eastAsia="en-AU"/>
              </w:rPr>
            </w:pPr>
            <w:r w:rsidRPr="006F0A69">
              <w:rPr>
                <w:rFonts w:ascii="Times New Roman" w:eastAsia="Times New Roman" w:hAnsi="Times New Roman" w:cs="Times New Roman"/>
                <w:b/>
                <w:bCs/>
                <w:color w:val="000000"/>
                <w:sz w:val="14"/>
                <w:szCs w:val="14"/>
                <w:bdr w:val="none" w:sz="0" w:space="0" w:color="auto" w:frame="1"/>
                <w:lang w:eastAsia="en-AU"/>
              </w:rPr>
              <w:t>M</w:t>
            </w:r>
          </w:p>
        </w:tc>
        <w:tc>
          <w:tcPr>
            <w:tcW w:w="567" w:type="dxa"/>
            <w:hideMark/>
          </w:tcPr>
          <w:p w14:paraId="7A4C0FA9" w14:textId="0D396752" w:rsidR="003E3AD1" w:rsidRPr="006F0A69" w:rsidRDefault="003E3AD1" w:rsidP="0075142F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323130"/>
                <w:sz w:val="14"/>
                <w:szCs w:val="14"/>
                <w:vertAlign w:val="superscript"/>
                <w:lang w:eastAsia="en-AU"/>
              </w:rPr>
            </w:pPr>
            <w:r w:rsidRPr="006F0A69">
              <w:rPr>
                <w:rFonts w:ascii="Times New Roman" w:eastAsia="Times New Roman" w:hAnsi="Times New Roman" w:cs="Times New Roman"/>
                <w:b/>
                <w:bCs/>
                <w:color w:val="000000"/>
                <w:sz w:val="14"/>
                <w:szCs w:val="14"/>
                <w:bdr w:val="none" w:sz="0" w:space="0" w:color="auto" w:frame="1"/>
                <w:vertAlign w:val="superscript"/>
                <w:lang w:eastAsia="en-AU"/>
              </w:rPr>
              <w:t>a</w:t>
            </w:r>
            <w:r w:rsidRPr="006F0A69">
              <w:rPr>
                <w:rFonts w:ascii="Times New Roman" w:eastAsia="Times New Roman" w:hAnsi="Times New Roman" w:cs="Times New Roman"/>
                <w:b/>
                <w:bCs/>
                <w:color w:val="000000"/>
                <w:sz w:val="14"/>
                <w:szCs w:val="14"/>
                <w:bdr w:val="none" w:sz="0" w:space="0" w:color="auto" w:frame="1"/>
                <w:lang w:eastAsia="en-AU"/>
              </w:rPr>
              <w:t>SEQ</w:t>
            </w:r>
          </w:p>
        </w:tc>
        <w:tc>
          <w:tcPr>
            <w:tcW w:w="567" w:type="dxa"/>
            <w:hideMark/>
          </w:tcPr>
          <w:p w14:paraId="5301C2B3" w14:textId="77777777" w:rsidR="003E3AD1" w:rsidRPr="006F0A69" w:rsidRDefault="003E3AD1" w:rsidP="0075142F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323130"/>
                <w:sz w:val="14"/>
                <w:szCs w:val="14"/>
                <w:lang w:eastAsia="en-AU"/>
              </w:rPr>
            </w:pPr>
            <w:r w:rsidRPr="006F0A69">
              <w:rPr>
                <w:rFonts w:ascii="Times New Roman" w:eastAsia="Times New Roman" w:hAnsi="Times New Roman" w:cs="Times New Roman"/>
                <w:b/>
                <w:bCs/>
                <w:color w:val="000000"/>
                <w:sz w:val="14"/>
                <w:szCs w:val="14"/>
                <w:bdr w:val="none" w:sz="0" w:space="0" w:color="auto" w:frame="1"/>
                <w:lang w:eastAsia="en-AU"/>
              </w:rPr>
              <w:t>Non-SEQ</w:t>
            </w:r>
          </w:p>
        </w:tc>
        <w:tc>
          <w:tcPr>
            <w:tcW w:w="850" w:type="dxa"/>
          </w:tcPr>
          <w:p w14:paraId="0597340F" w14:textId="77777777" w:rsidR="003E3AD1" w:rsidRPr="006F0A69" w:rsidRDefault="003E3AD1" w:rsidP="0075142F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4"/>
                <w:szCs w:val="14"/>
                <w:bdr w:val="none" w:sz="0" w:space="0" w:color="auto" w:frame="1"/>
                <w:lang w:eastAsia="en-AU"/>
              </w:rPr>
            </w:pPr>
            <w:r w:rsidRPr="006F0A69">
              <w:rPr>
                <w:rFonts w:ascii="Times New Roman" w:eastAsia="Times New Roman" w:hAnsi="Times New Roman" w:cs="Times New Roman"/>
                <w:b/>
                <w:bCs/>
                <w:color w:val="000000"/>
                <w:sz w:val="14"/>
                <w:szCs w:val="14"/>
                <w:bdr w:val="none" w:sz="0" w:space="0" w:color="auto" w:frame="1"/>
                <w:lang w:eastAsia="en-AU"/>
              </w:rPr>
              <w:t>Not provided</w:t>
            </w:r>
          </w:p>
        </w:tc>
        <w:tc>
          <w:tcPr>
            <w:tcW w:w="567" w:type="dxa"/>
            <w:textDirection w:val="btLr"/>
          </w:tcPr>
          <w:p w14:paraId="6184EB6B" w14:textId="51625361" w:rsidR="003E3AD1" w:rsidRPr="006F0A69" w:rsidRDefault="003E3AD1" w:rsidP="0075142F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4"/>
                <w:szCs w:val="14"/>
                <w:bdr w:val="none" w:sz="0" w:space="0" w:color="auto" w:frame="1"/>
                <w:lang w:eastAsia="en-AU"/>
              </w:rPr>
            </w:pPr>
            <w:r w:rsidRPr="006F0A69">
              <w:rPr>
                <w:rFonts w:ascii="Times New Roman" w:eastAsia="Times New Roman" w:hAnsi="Times New Roman" w:cs="Times New Roman"/>
                <w:b/>
                <w:bCs/>
                <w:color w:val="000000"/>
                <w:sz w:val="14"/>
                <w:szCs w:val="14"/>
                <w:vertAlign w:val="superscript"/>
                <w:lang w:eastAsia="en-AU"/>
              </w:rPr>
              <w:t>c</w:t>
            </w:r>
            <w:r w:rsidRPr="006F0A69">
              <w:rPr>
                <w:rFonts w:ascii="Times New Roman" w:eastAsia="Times New Roman" w:hAnsi="Times New Roman" w:cs="Times New Roman"/>
                <w:b/>
                <w:bCs/>
                <w:color w:val="000000"/>
                <w:sz w:val="14"/>
                <w:szCs w:val="14"/>
                <w:lang w:eastAsia="en-AU"/>
              </w:rPr>
              <w:t>23S rRNA nucleotide 2059</w:t>
            </w:r>
          </w:p>
        </w:tc>
        <w:tc>
          <w:tcPr>
            <w:tcW w:w="567" w:type="dxa"/>
            <w:textDirection w:val="btLr"/>
          </w:tcPr>
          <w:p w14:paraId="6DC91A83" w14:textId="44258761" w:rsidR="003E3AD1" w:rsidRPr="006F0A69" w:rsidRDefault="003E3AD1" w:rsidP="0075142F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4"/>
                <w:szCs w:val="14"/>
                <w:bdr w:val="none" w:sz="0" w:space="0" w:color="auto" w:frame="1"/>
                <w:lang w:eastAsia="en-AU"/>
              </w:rPr>
            </w:pPr>
            <w:r w:rsidRPr="006F0A69">
              <w:rPr>
                <w:rFonts w:ascii="Times New Roman" w:eastAsia="Times New Roman" w:hAnsi="Times New Roman" w:cs="Times New Roman"/>
                <w:b/>
                <w:bCs/>
                <w:color w:val="000000"/>
                <w:sz w:val="14"/>
                <w:szCs w:val="14"/>
                <w:vertAlign w:val="superscript"/>
                <w:lang w:eastAsia="en-AU"/>
              </w:rPr>
              <w:t>c</w:t>
            </w:r>
            <w:r w:rsidRPr="006F0A69">
              <w:rPr>
                <w:rFonts w:ascii="Times New Roman" w:eastAsia="Times New Roman" w:hAnsi="Times New Roman" w:cs="Times New Roman"/>
                <w:b/>
                <w:bCs/>
                <w:color w:val="000000"/>
                <w:sz w:val="14"/>
                <w:szCs w:val="14"/>
                <w:lang w:eastAsia="en-AU"/>
              </w:rPr>
              <w:t>23S rRNA nucleotide 2611</w:t>
            </w:r>
          </w:p>
        </w:tc>
        <w:tc>
          <w:tcPr>
            <w:tcW w:w="567" w:type="dxa"/>
            <w:textDirection w:val="btLr"/>
          </w:tcPr>
          <w:p w14:paraId="54EECCFD" w14:textId="6EC77797" w:rsidR="003E3AD1" w:rsidRPr="006F0A69" w:rsidRDefault="003E3AD1" w:rsidP="0075142F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4"/>
                <w:szCs w:val="14"/>
                <w:bdr w:val="none" w:sz="0" w:space="0" w:color="auto" w:frame="1"/>
                <w:lang w:eastAsia="en-AU"/>
              </w:rPr>
            </w:pPr>
            <w:r w:rsidRPr="006F0A69">
              <w:rPr>
                <w:rFonts w:ascii="Times New Roman" w:eastAsia="Times New Roman" w:hAnsi="Times New Roman" w:cs="Times New Roman"/>
                <w:b/>
                <w:bCs/>
                <w:color w:val="000000"/>
                <w:sz w:val="14"/>
                <w:szCs w:val="14"/>
                <w:vertAlign w:val="superscript"/>
                <w:lang w:eastAsia="en-AU"/>
              </w:rPr>
              <w:t>d</w:t>
            </w:r>
            <w:r w:rsidRPr="006F0A69">
              <w:rPr>
                <w:rFonts w:ascii="Times New Roman" w:eastAsia="Times New Roman" w:hAnsi="Times New Roman" w:cs="Times New Roman"/>
                <w:b/>
                <w:bCs/>
                <w:color w:val="000000"/>
                <w:sz w:val="14"/>
                <w:szCs w:val="14"/>
                <w:lang w:eastAsia="en-AU"/>
              </w:rPr>
              <w:t>GyrA amino acid 91</w:t>
            </w:r>
          </w:p>
        </w:tc>
        <w:tc>
          <w:tcPr>
            <w:tcW w:w="709" w:type="dxa"/>
            <w:textDirection w:val="btLr"/>
          </w:tcPr>
          <w:p w14:paraId="01BDA79B" w14:textId="39DBCCAA" w:rsidR="003E3AD1" w:rsidRPr="006F0A69" w:rsidRDefault="003E3AD1" w:rsidP="0075142F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4"/>
                <w:szCs w:val="14"/>
                <w:bdr w:val="none" w:sz="0" w:space="0" w:color="auto" w:frame="1"/>
                <w:lang w:eastAsia="en-AU"/>
              </w:rPr>
            </w:pPr>
            <w:r w:rsidRPr="006F0A69">
              <w:rPr>
                <w:rFonts w:ascii="Times New Roman" w:eastAsia="Times New Roman" w:hAnsi="Times New Roman" w:cs="Times New Roman"/>
                <w:b/>
                <w:bCs/>
                <w:color w:val="000000"/>
                <w:sz w:val="14"/>
                <w:szCs w:val="14"/>
                <w:vertAlign w:val="superscript"/>
                <w:lang w:eastAsia="en-AU"/>
              </w:rPr>
              <w:t>d</w:t>
            </w:r>
            <w:r w:rsidRPr="006F0A69">
              <w:rPr>
                <w:rFonts w:ascii="Times New Roman" w:eastAsia="Times New Roman" w:hAnsi="Times New Roman" w:cs="Times New Roman"/>
                <w:b/>
                <w:bCs/>
                <w:color w:val="000000"/>
                <w:sz w:val="14"/>
                <w:szCs w:val="14"/>
                <w:lang w:eastAsia="en-AU"/>
              </w:rPr>
              <w:t>GyrA amino acid 95</w:t>
            </w:r>
          </w:p>
        </w:tc>
        <w:tc>
          <w:tcPr>
            <w:tcW w:w="709" w:type="dxa"/>
            <w:textDirection w:val="btLr"/>
          </w:tcPr>
          <w:p w14:paraId="7C4FF37F" w14:textId="40477272" w:rsidR="003E3AD1" w:rsidRPr="006F0A69" w:rsidRDefault="003E3AD1" w:rsidP="0075142F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4"/>
                <w:szCs w:val="14"/>
                <w:bdr w:val="none" w:sz="0" w:space="0" w:color="auto" w:frame="1"/>
                <w:lang w:eastAsia="en-AU"/>
              </w:rPr>
            </w:pPr>
            <w:r w:rsidRPr="006F0A69">
              <w:rPr>
                <w:rFonts w:ascii="Times New Roman" w:eastAsia="Times New Roman" w:hAnsi="Times New Roman" w:cs="Times New Roman"/>
                <w:b/>
                <w:bCs/>
                <w:color w:val="000000"/>
                <w:sz w:val="14"/>
                <w:szCs w:val="14"/>
                <w:vertAlign w:val="superscript"/>
                <w:lang w:eastAsia="en-AU"/>
              </w:rPr>
              <w:t>e</w:t>
            </w:r>
            <w:r w:rsidRPr="006F0A69">
              <w:rPr>
                <w:rFonts w:ascii="Times New Roman" w:eastAsia="Times New Roman" w:hAnsi="Times New Roman" w:cs="Times New Roman"/>
                <w:b/>
                <w:bCs/>
                <w:color w:val="000000"/>
                <w:sz w:val="14"/>
                <w:szCs w:val="14"/>
                <w:lang w:eastAsia="en-AU"/>
              </w:rPr>
              <w:t>ponA1</w:t>
            </w:r>
          </w:p>
        </w:tc>
        <w:tc>
          <w:tcPr>
            <w:tcW w:w="425" w:type="dxa"/>
            <w:textDirection w:val="btLr"/>
          </w:tcPr>
          <w:p w14:paraId="44B5F4D7" w14:textId="1B6CABB1" w:rsidR="003E3AD1" w:rsidRPr="006F0A69" w:rsidRDefault="003E3AD1" w:rsidP="0075142F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4"/>
                <w:szCs w:val="14"/>
                <w:bdr w:val="none" w:sz="0" w:space="0" w:color="auto" w:frame="1"/>
                <w:lang w:eastAsia="en-AU"/>
              </w:rPr>
            </w:pPr>
            <w:r w:rsidRPr="006F0A69">
              <w:rPr>
                <w:rFonts w:ascii="Times New Roman" w:eastAsia="Times New Roman" w:hAnsi="Times New Roman" w:cs="Times New Roman"/>
                <w:b/>
                <w:bCs/>
                <w:color w:val="000000"/>
                <w:sz w:val="14"/>
                <w:szCs w:val="14"/>
                <w:vertAlign w:val="superscript"/>
                <w:lang w:eastAsia="en-AU"/>
              </w:rPr>
              <w:t>f</w:t>
            </w:r>
            <w:r w:rsidRPr="006F0A69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14"/>
                <w:szCs w:val="14"/>
                <w:lang w:eastAsia="en-AU"/>
              </w:rPr>
              <w:t>mtrR</w:t>
            </w:r>
            <w:r w:rsidRPr="006F0A69">
              <w:rPr>
                <w:rFonts w:ascii="Times New Roman" w:eastAsia="Times New Roman" w:hAnsi="Times New Roman" w:cs="Times New Roman"/>
                <w:b/>
                <w:bCs/>
                <w:color w:val="000000"/>
                <w:sz w:val="14"/>
                <w:szCs w:val="14"/>
                <w:lang w:eastAsia="en-AU"/>
              </w:rPr>
              <w:t xml:space="preserve"> promoter A deletion?</w:t>
            </w:r>
          </w:p>
        </w:tc>
        <w:tc>
          <w:tcPr>
            <w:tcW w:w="567" w:type="dxa"/>
            <w:textDirection w:val="btLr"/>
          </w:tcPr>
          <w:p w14:paraId="15092624" w14:textId="33035AA7" w:rsidR="003E3AD1" w:rsidRPr="006F0A69" w:rsidRDefault="003E3AD1" w:rsidP="0075142F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4"/>
                <w:szCs w:val="14"/>
                <w:bdr w:val="none" w:sz="0" w:space="0" w:color="auto" w:frame="1"/>
                <w:lang w:eastAsia="en-AU"/>
              </w:rPr>
            </w:pPr>
            <w:r w:rsidRPr="006F0A69">
              <w:rPr>
                <w:rFonts w:ascii="Times New Roman" w:eastAsia="Times New Roman" w:hAnsi="Times New Roman" w:cs="Times New Roman"/>
                <w:b/>
                <w:bCs/>
                <w:color w:val="000000"/>
                <w:sz w:val="14"/>
                <w:szCs w:val="14"/>
                <w:vertAlign w:val="superscript"/>
                <w:lang w:eastAsia="en-AU"/>
              </w:rPr>
              <w:t>g</w:t>
            </w:r>
            <w:r w:rsidRPr="006F0A69">
              <w:rPr>
                <w:rFonts w:ascii="Times New Roman" w:eastAsia="Times New Roman" w:hAnsi="Times New Roman" w:cs="Times New Roman"/>
                <w:b/>
                <w:bCs/>
                <w:color w:val="000000"/>
                <w:sz w:val="14"/>
                <w:szCs w:val="14"/>
                <w:lang w:eastAsia="en-AU"/>
              </w:rPr>
              <w:t xml:space="preserve">Menigicoccal </w:t>
            </w:r>
            <w:r w:rsidRPr="006F0A69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14"/>
                <w:szCs w:val="14"/>
                <w:lang w:eastAsia="en-AU"/>
              </w:rPr>
              <w:t>mtrR</w:t>
            </w:r>
          </w:p>
        </w:tc>
        <w:tc>
          <w:tcPr>
            <w:tcW w:w="567" w:type="dxa"/>
            <w:textDirection w:val="btLr"/>
          </w:tcPr>
          <w:p w14:paraId="5E6D00A7" w14:textId="22B978BC" w:rsidR="003E3AD1" w:rsidRPr="006F0A69" w:rsidRDefault="003E3AD1" w:rsidP="0075142F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4"/>
                <w:szCs w:val="14"/>
                <w:bdr w:val="none" w:sz="0" w:space="0" w:color="auto" w:frame="1"/>
                <w:lang w:eastAsia="en-AU"/>
              </w:rPr>
            </w:pPr>
            <w:r w:rsidRPr="006F0A69">
              <w:rPr>
                <w:rFonts w:ascii="Times New Roman" w:eastAsia="Times New Roman" w:hAnsi="Times New Roman" w:cs="Times New Roman"/>
                <w:b/>
                <w:bCs/>
                <w:color w:val="000000"/>
                <w:sz w:val="14"/>
                <w:szCs w:val="14"/>
                <w:vertAlign w:val="superscript"/>
                <w:lang w:eastAsia="en-AU"/>
              </w:rPr>
              <w:t>h</w:t>
            </w:r>
            <w:r w:rsidRPr="006F0A69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14"/>
                <w:szCs w:val="14"/>
                <w:lang w:eastAsia="en-AU"/>
              </w:rPr>
              <w:t>mtrR</w:t>
            </w:r>
            <w:r w:rsidRPr="006F0A69">
              <w:rPr>
                <w:rFonts w:ascii="Times New Roman" w:eastAsia="Times New Roman" w:hAnsi="Times New Roman" w:cs="Times New Roman"/>
                <w:b/>
                <w:bCs/>
                <w:color w:val="000000"/>
                <w:sz w:val="14"/>
                <w:szCs w:val="14"/>
                <w:lang w:eastAsia="en-AU"/>
              </w:rPr>
              <w:t xml:space="preserve"> promoter T insertion?</w:t>
            </w:r>
          </w:p>
        </w:tc>
        <w:tc>
          <w:tcPr>
            <w:tcW w:w="567" w:type="dxa"/>
            <w:textDirection w:val="btLr"/>
          </w:tcPr>
          <w:p w14:paraId="2A6CDC21" w14:textId="40598363" w:rsidR="003E3AD1" w:rsidRPr="006F0A69" w:rsidRDefault="003E3AD1" w:rsidP="0075142F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4"/>
                <w:szCs w:val="14"/>
                <w:bdr w:val="none" w:sz="0" w:space="0" w:color="auto" w:frame="1"/>
                <w:lang w:eastAsia="en-AU"/>
              </w:rPr>
            </w:pPr>
            <w:r w:rsidRPr="006F0A69">
              <w:rPr>
                <w:rFonts w:ascii="Times New Roman" w:eastAsia="Times New Roman" w:hAnsi="Times New Roman" w:cs="Times New Roman"/>
                <w:b/>
                <w:bCs/>
                <w:color w:val="000000"/>
                <w:sz w:val="14"/>
                <w:szCs w:val="14"/>
                <w:vertAlign w:val="superscript"/>
                <w:lang w:eastAsia="en-AU"/>
              </w:rPr>
              <w:t>i</w:t>
            </w:r>
            <w:r w:rsidRPr="006F0A69">
              <w:rPr>
                <w:rFonts w:ascii="Times New Roman" w:eastAsia="Times New Roman" w:hAnsi="Times New Roman" w:cs="Times New Roman"/>
                <w:b/>
                <w:bCs/>
                <w:color w:val="000000"/>
                <w:sz w:val="14"/>
                <w:szCs w:val="14"/>
                <w:lang w:eastAsia="en-AU"/>
              </w:rPr>
              <w:t>MtrR amino acid 45</w:t>
            </w:r>
          </w:p>
        </w:tc>
        <w:tc>
          <w:tcPr>
            <w:tcW w:w="709" w:type="dxa"/>
            <w:textDirection w:val="btLr"/>
          </w:tcPr>
          <w:p w14:paraId="7E442B5F" w14:textId="4512448E" w:rsidR="003E3AD1" w:rsidRPr="006F0A69" w:rsidRDefault="003E3AD1" w:rsidP="0075142F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4"/>
                <w:szCs w:val="14"/>
                <w:bdr w:val="none" w:sz="0" w:space="0" w:color="auto" w:frame="1"/>
                <w:lang w:eastAsia="en-AU"/>
              </w:rPr>
            </w:pPr>
            <w:r w:rsidRPr="006F0A69">
              <w:rPr>
                <w:rFonts w:ascii="Times New Roman" w:eastAsia="Times New Roman" w:hAnsi="Times New Roman" w:cs="Times New Roman"/>
                <w:b/>
                <w:bCs/>
                <w:color w:val="000000"/>
                <w:sz w:val="14"/>
                <w:szCs w:val="14"/>
                <w:vertAlign w:val="superscript"/>
                <w:lang w:eastAsia="en-AU"/>
              </w:rPr>
              <w:t>j</w:t>
            </w:r>
            <w:r w:rsidRPr="006F0A69">
              <w:rPr>
                <w:rFonts w:ascii="Times New Roman" w:eastAsia="Times New Roman" w:hAnsi="Times New Roman" w:cs="Times New Roman"/>
                <w:b/>
                <w:bCs/>
                <w:color w:val="000000"/>
                <w:sz w:val="14"/>
                <w:szCs w:val="14"/>
                <w:lang w:eastAsia="en-AU"/>
              </w:rPr>
              <w:t>PBP2 amino acid 501</w:t>
            </w:r>
          </w:p>
        </w:tc>
        <w:tc>
          <w:tcPr>
            <w:tcW w:w="567" w:type="dxa"/>
            <w:textDirection w:val="btLr"/>
          </w:tcPr>
          <w:p w14:paraId="602892BC" w14:textId="68DCE263" w:rsidR="003E3AD1" w:rsidRPr="006F0A69" w:rsidRDefault="003E3AD1" w:rsidP="0075142F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4"/>
                <w:szCs w:val="14"/>
                <w:bdr w:val="none" w:sz="0" w:space="0" w:color="auto" w:frame="1"/>
                <w:lang w:eastAsia="en-AU"/>
              </w:rPr>
            </w:pPr>
            <w:r w:rsidRPr="006F0A69">
              <w:rPr>
                <w:rFonts w:ascii="Times New Roman" w:eastAsia="Times New Roman" w:hAnsi="Times New Roman" w:cs="Times New Roman"/>
                <w:b/>
                <w:bCs/>
                <w:color w:val="000000"/>
                <w:sz w:val="14"/>
                <w:szCs w:val="14"/>
                <w:vertAlign w:val="superscript"/>
                <w:lang w:eastAsia="en-AU"/>
              </w:rPr>
              <w:t>k</w:t>
            </w:r>
            <w:r w:rsidRPr="006F0A69">
              <w:rPr>
                <w:rFonts w:ascii="Times New Roman" w:eastAsia="Times New Roman" w:hAnsi="Times New Roman" w:cs="Times New Roman"/>
                <w:b/>
                <w:bCs/>
                <w:color w:val="000000"/>
                <w:sz w:val="14"/>
                <w:szCs w:val="14"/>
                <w:lang w:eastAsia="en-AU"/>
              </w:rPr>
              <w:t>Mosaic PBP2?</w:t>
            </w:r>
          </w:p>
        </w:tc>
        <w:tc>
          <w:tcPr>
            <w:tcW w:w="709" w:type="dxa"/>
            <w:textDirection w:val="btLr"/>
          </w:tcPr>
          <w:p w14:paraId="7F5C8D92" w14:textId="63B4A60C" w:rsidR="003E3AD1" w:rsidRPr="006F0A69" w:rsidRDefault="00131CA4" w:rsidP="00D6437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4"/>
                <w:szCs w:val="14"/>
                <w:lang w:eastAsia="en-AU"/>
              </w:rPr>
            </w:pPr>
            <w:r w:rsidRPr="006F0A69">
              <w:rPr>
                <w:rFonts w:ascii="Times New Roman" w:eastAsia="Times New Roman" w:hAnsi="Times New Roman" w:cs="Times New Roman"/>
                <w:b/>
                <w:bCs/>
                <w:color w:val="000000"/>
                <w:sz w:val="14"/>
                <w:szCs w:val="14"/>
                <w:lang w:eastAsia="en-AU"/>
              </w:rPr>
              <w:t>Penicillin</w:t>
            </w:r>
          </w:p>
        </w:tc>
        <w:tc>
          <w:tcPr>
            <w:tcW w:w="283" w:type="dxa"/>
            <w:textDirection w:val="btLr"/>
          </w:tcPr>
          <w:p w14:paraId="2A24BAA5" w14:textId="7EFA0A66" w:rsidR="003E3AD1" w:rsidRPr="006F0A69" w:rsidRDefault="00131CA4" w:rsidP="00D6437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4"/>
                <w:szCs w:val="14"/>
                <w:lang w:eastAsia="en-AU"/>
              </w:rPr>
            </w:pPr>
            <w:r w:rsidRPr="006F0A69">
              <w:rPr>
                <w:rFonts w:ascii="Times New Roman" w:eastAsia="Times New Roman" w:hAnsi="Times New Roman" w:cs="Times New Roman"/>
                <w:b/>
                <w:bCs/>
                <w:color w:val="000000"/>
                <w:sz w:val="14"/>
                <w:szCs w:val="14"/>
                <w:lang w:eastAsia="en-AU"/>
              </w:rPr>
              <w:t>Ceftriaxone</w:t>
            </w:r>
          </w:p>
          <w:p w14:paraId="344BE566" w14:textId="5E19112C" w:rsidR="00131CA4" w:rsidRPr="006F0A69" w:rsidRDefault="00131CA4" w:rsidP="00D6437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4"/>
                <w:szCs w:val="14"/>
                <w:lang w:eastAsia="en-AU"/>
              </w:rPr>
            </w:pPr>
            <w:r w:rsidRPr="006F0A69">
              <w:rPr>
                <w:rFonts w:ascii="Times New Roman" w:eastAsia="Times New Roman" w:hAnsi="Times New Roman" w:cs="Times New Roman"/>
                <w:b/>
                <w:bCs/>
                <w:color w:val="000000"/>
                <w:sz w:val="14"/>
                <w:szCs w:val="14"/>
                <w:lang w:eastAsia="en-AU"/>
              </w:rPr>
              <w:t>c</w:t>
            </w:r>
          </w:p>
        </w:tc>
        <w:tc>
          <w:tcPr>
            <w:tcW w:w="709" w:type="dxa"/>
            <w:textDirection w:val="btLr"/>
          </w:tcPr>
          <w:p w14:paraId="27826048" w14:textId="062F615C" w:rsidR="003E3AD1" w:rsidRPr="006F0A69" w:rsidRDefault="00131CA4" w:rsidP="00D6437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4"/>
                <w:szCs w:val="14"/>
                <w:lang w:eastAsia="en-AU"/>
              </w:rPr>
            </w:pPr>
            <w:r w:rsidRPr="006F0A69">
              <w:rPr>
                <w:rFonts w:ascii="Times New Roman" w:eastAsia="Times New Roman" w:hAnsi="Times New Roman" w:cs="Times New Roman"/>
                <w:b/>
                <w:bCs/>
                <w:color w:val="000000"/>
                <w:sz w:val="14"/>
                <w:szCs w:val="14"/>
                <w:lang w:eastAsia="en-AU"/>
              </w:rPr>
              <w:t>C</w:t>
            </w:r>
            <w:r w:rsidR="00F77AD0" w:rsidRPr="006F0A69">
              <w:rPr>
                <w:rFonts w:ascii="Times New Roman" w:eastAsia="Times New Roman" w:hAnsi="Times New Roman" w:cs="Times New Roman"/>
                <w:b/>
                <w:bCs/>
                <w:color w:val="000000"/>
                <w:sz w:val="14"/>
                <w:szCs w:val="14"/>
                <w:lang w:eastAsia="en-AU"/>
              </w:rPr>
              <w:t>iprofloxacin</w:t>
            </w:r>
          </w:p>
        </w:tc>
        <w:tc>
          <w:tcPr>
            <w:tcW w:w="425" w:type="dxa"/>
            <w:textDirection w:val="btLr"/>
          </w:tcPr>
          <w:p w14:paraId="73C0F323" w14:textId="74D143D2" w:rsidR="003E3AD1" w:rsidRPr="006F0A69" w:rsidRDefault="00F77AD0" w:rsidP="00D6437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4"/>
                <w:szCs w:val="14"/>
                <w:lang w:eastAsia="en-AU"/>
              </w:rPr>
            </w:pPr>
            <w:r w:rsidRPr="006F0A69">
              <w:rPr>
                <w:rFonts w:ascii="Times New Roman" w:eastAsia="Times New Roman" w:hAnsi="Times New Roman" w:cs="Times New Roman"/>
                <w:b/>
                <w:bCs/>
                <w:color w:val="000000"/>
                <w:sz w:val="14"/>
                <w:szCs w:val="14"/>
                <w:lang w:eastAsia="en-AU"/>
              </w:rPr>
              <w:t>Azithromycin</w:t>
            </w:r>
          </w:p>
        </w:tc>
      </w:tr>
      <w:tr w:rsidR="00FA34CC" w:rsidRPr="00F153B4" w14:paraId="6677F346" w14:textId="5EF1273B" w:rsidTr="00672D9D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hideMark/>
          </w:tcPr>
          <w:p w14:paraId="773EC3EF" w14:textId="77777777" w:rsidR="003E3AD1" w:rsidRPr="00EE31FF" w:rsidRDefault="003E3AD1" w:rsidP="00BC368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709" w:type="dxa"/>
            <w:hideMark/>
          </w:tcPr>
          <w:p w14:paraId="3DEF91A0" w14:textId="77777777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14</w:t>
            </w:r>
          </w:p>
        </w:tc>
        <w:tc>
          <w:tcPr>
            <w:tcW w:w="709" w:type="dxa"/>
            <w:hideMark/>
          </w:tcPr>
          <w:p w14:paraId="2AB26CE3" w14:textId="21E53F8A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65</w:t>
            </w:r>
          </w:p>
        </w:tc>
        <w:tc>
          <w:tcPr>
            <w:tcW w:w="1276" w:type="dxa"/>
          </w:tcPr>
          <w:p w14:paraId="1A07F810" w14:textId="6F833819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Not significant</w:t>
            </w:r>
          </w:p>
        </w:tc>
        <w:tc>
          <w:tcPr>
            <w:tcW w:w="425" w:type="dxa"/>
          </w:tcPr>
          <w:p w14:paraId="3EC44F1C" w14:textId="77777777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3</w:t>
            </w:r>
          </w:p>
        </w:tc>
        <w:tc>
          <w:tcPr>
            <w:tcW w:w="567" w:type="dxa"/>
          </w:tcPr>
          <w:p w14:paraId="0C1BC216" w14:textId="77777777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36</w:t>
            </w:r>
          </w:p>
        </w:tc>
        <w:tc>
          <w:tcPr>
            <w:tcW w:w="567" w:type="dxa"/>
            <w:hideMark/>
          </w:tcPr>
          <w:p w14:paraId="1FF18276" w14:textId="77777777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33</w:t>
            </w:r>
          </w:p>
        </w:tc>
        <w:tc>
          <w:tcPr>
            <w:tcW w:w="567" w:type="dxa"/>
            <w:hideMark/>
          </w:tcPr>
          <w:p w14:paraId="0F26B2C0" w14:textId="77777777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1</w:t>
            </w:r>
          </w:p>
        </w:tc>
        <w:tc>
          <w:tcPr>
            <w:tcW w:w="850" w:type="dxa"/>
          </w:tcPr>
          <w:p w14:paraId="5AA426F9" w14:textId="77777777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34</w:t>
            </w:r>
          </w:p>
        </w:tc>
        <w:tc>
          <w:tcPr>
            <w:tcW w:w="567" w:type="dxa"/>
          </w:tcPr>
          <w:p w14:paraId="04153EC2" w14:textId="4B165E49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04EB456E" w14:textId="342BEBA4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5F41C3B7" w14:textId="68A4689C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137889A7" w14:textId="064E079C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2D8740D4" w14:textId="7A86A477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L421P</w:t>
            </w:r>
          </w:p>
        </w:tc>
        <w:tc>
          <w:tcPr>
            <w:tcW w:w="425" w:type="dxa"/>
          </w:tcPr>
          <w:p w14:paraId="7C68C92D" w14:textId="1A605D4C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567" w:type="dxa"/>
          </w:tcPr>
          <w:p w14:paraId="23D3755F" w14:textId="7DE7EE05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2D23BF3B" w14:textId="45A3259C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567" w:type="dxa"/>
          </w:tcPr>
          <w:p w14:paraId="302AB510" w14:textId="1EE6ABD0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1006F024" w14:textId="362D25DE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4F2AB642" w14:textId="3FED4543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168D10C9" w14:textId="57ED6AB0" w:rsidR="003E3AD1" w:rsidRPr="00EE31FF" w:rsidRDefault="00667AF7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LS</w:t>
            </w:r>
          </w:p>
        </w:tc>
        <w:tc>
          <w:tcPr>
            <w:tcW w:w="283" w:type="dxa"/>
          </w:tcPr>
          <w:p w14:paraId="0A2BCD7E" w14:textId="2EBCC6B3" w:rsidR="003E3AD1" w:rsidRPr="00EE31FF" w:rsidRDefault="00AA39A5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709" w:type="dxa"/>
          </w:tcPr>
          <w:p w14:paraId="3B7D9898" w14:textId="1B1F8FB4" w:rsidR="003E3AD1" w:rsidRPr="00EE31FF" w:rsidRDefault="00AA39A5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425" w:type="dxa"/>
          </w:tcPr>
          <w:p w14:paraId="6C76662B" w14:textId="24D8BB98" w:rsidR="003E3AD1" w:rsidRPr="00EE31FF" w:rsidRDefault="00AA39A5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</w:tr>
      <w:tr w:rsidR="00FA34CC" w:rsidRPr="00F153B4" w14:paraId="4BF8822C" w14:textId="79BE5568" w:rsidTr="00672D9D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hideMark/>
          </w:tcPr>
          <w:p w14:paraId="22BCB5F3" w14:textId="77777777" w:rsidR="003E3AD1" w:rsidRPr="00EE31FF" w:rsidRDefault="003E3AD1" w:rsidP="00BC368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2</w:t>
            </w:r>
          </w:p>
        </w:tc>
        <w:tc>
          <w:tcPr>
            <w:tcW w:w="709" w:type="dxa"/>
            <w:hideMark/>
          </w:tcPr>
          <w:p w14:paraId="3C9CE5DF" w14:textId="77777777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38</w:t>
            </w:r>
          </w:p>
        </w:tc>
        <w:tc>
          <w:tcPr>
            <w:tcW w:w="709" w:type="dxa"/>
            <w:hideMark/>
          </w:tcPr>
          <w:p w14:paraId="6A2B777F" w14:textId="39D5BCC0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45</w:t>
            </w:r>
          </w:p>
        </w:tc>
        <w:tc>
          <w:tcPr>
            <w:tcW w:w="1276" w:type="dxa"/>
          </w:tcPr>
          <w:p w14:paraId="20943B06" w14:textId="4631EAD4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hAnsi="Times New Roman" w:cs="Times New Roman"/>
                <w:sz w:val="16"/>
                <w:szCs w:val="16"/>
              </w:rPr>
              <w:t>Significan</w:t>
            </w:r>
            <w:r w:rsidR="00EE31FF">
              <w:rPr>
                <w:rFonts w:ascii="Times New Roman" w:hAnsi="Times New Roman" w:cs="Times New Roman"/>
                <w:sz w:val="16"/>
                <w:szCs w:val="16"/>
              </w:rPr>
              <w:t xml:space="preserve">t       at </w:t>
            </w:r>
            <w:r w:rsidR="00EE31FF" w:rsidRPr="00EE31F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p</w:t>
            </w:r>
            <w:r w:rsidR="00EE31FF" w:rsidRPr="00EE31FF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EE31FF">
              <w:rPr>
                <w:rFonts w:ascii="Times New Roman" w:hAnsi="Times New Roman" w:cs="Times New Roman"/>
                <w:sz w:val="16"/>
                <w:szCs w:val="16"/>
              </w:rPr>
              <w:t>&lt;0.05</w:t>
            </w:r>
          </w:p>
        </w:tc>
        <w:tc>
          <w:tcPr>
            <w:tcW w:w="425" w:type="dxa"/>
          </w:tcPr>
          <w:p w14:paraId="71A920A1" w14:textId="77777777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29</w:t>
            </w:r>
          </w:p>
        </w:tc>
        <w:tc>
          <w:tcPr>
            <w:tcW w:w="567" w:type="dxa"/>
          </w:tcPr>
          <w:p w14:paraId="0055BD53" w14:textId="77777777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54</w:t>
            </w:r>
          </w:p>
        </w:tc>
        <w:tc>
          <w:tcPr>
            <w:tcW w:w="567" w:type="dxa"/>
            <w:hideMark/>
          </w:tcPr>
          <w:p w14:paraId="744CBDF0" w14:textId="77777777" w:rsidR="003E3AD1" w:rsidRPr="00EE31FF" w:rsidRDefault="003E3AD1" w:rsidP="00BC368E">
            <w:pPr>
              <w:tabs>
                <w:tab w:val="left" w:pos="320"/>
                <w:tab w:val="right" w:pos="664"/>
              </w:tabs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56</w:t>
            </w:r>
          </w:p>
        </w:tc>
        <w:tc>
          <w:tcPr>
            <w:tcW w:w="567" w:type="dxa"/>
            <w:hideMark/>
          </w:tcPr>
          <w:p w14:paraId="3F1FA783" w14:textId="77777777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3</w:t>
            </w:r>
          </w:p>
        </w:tc>
        <w:tc>
          <w:tcPr>
            <w:tcW w:w="850" w:type="dxa"/>
          </w:tcPr>
          <w:p w14:paraId="3C6A101A" w14:textId="77777777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2</w:t>
            </w:r>
          </w:p>
        </w:tc>
        <w:tc>
          <w:tcPr>
            <w:tcW w:w="567" w:type="dxa"/>
          </w:tcPr>
          <w:p w14:paraId="68D6F21C" w14:textId="13FBB33F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40A2A570" w14:textId="3A1821FF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7F10015E" w14:textId="125A11BF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62210D7A" w14:textId="2467954B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0E59E78B" w14:textId="34D72DF9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425" w:type="dxa"/>
          </w:tcPr>
          <w:p w14:paraId="5A3595C7" w14:textId="3E0B6720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567" w:type="dxa"/>
          </w:tcPr>
          <w:p w14:paraId="63DC2C5E" w14:textId="567FFCE8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53D4DAAA" w14:textId="071638A9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T</w:t>
            </w:r>
          </w:p>
        </w:tc>
        <w:tc>
          <w:tcPr>
            <w:tcW w:w="567" w:type="dxa"/>
          </w:tcPr>
          <w:p w14:paraId="7C189B52" w14:textId="7A885FD7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6ABCC796" w14:textId="7D1279D4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14816087" w14:textId="0C86E081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0A9520F3" w14:textId="5DDAB735" w:rsidR="003E3AD1" w:rsidRPr="00EE31FF" w:rsidRDefault="00083228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LS</w:t>
            </w:r>
          </w:p>
        </w:tc>
        <w:tc>
          <w:tcPr>
            <w:tcW w:w="283" w:type="dxa"/>
          </w:tcPr>
          <w:p w14:paraId="2612E408" w14:textId="2AB363C4" w:rsidR="003E3AD1" w:rsidRPr="00EE31FF" w:rsidRDefault="00083228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709" w:type="dxa"/>
          </w:tcPr>
          <w:p w14:paraId="664912F0" w14:textId="3F07252E" w:rsidR="003E3AD1" w:rsidRPr="00EE31FF" w:rsidRDefault="00083228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425" w:type="dxa"/>
          </w:tcPr>
          <w:p w14:paraId="60FE99B3" w14:textId="102A1A6C" w:rsidR="003E3AD1" w:rsidRPr="00EE31FF" w:rsidRDefault="00083228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</w:tr>
      <w:tr w:rsidR="00FA34CC" w:rsidRPr="00F153B4" w14:paraId="437816CA" w14:textId="65138128" w:rsidTr="00672D9D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hideMark/>
          </w:tcPr>
          <w:p w14:paraId="17A6ABD4" w14:textId="77777777" w:rsidR="003E3AD1" w:rsidRPr="00EE31FF" w:rsidRDefault="003E3AD1" w:rsidP="00BC368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3</w:t>
            </w:r>
          </w:p>
        </w:tc>
        <w:tc>
          <w:tcPr>
            <w:tcW w:w="709" w:type="dxa"/>
            <w:hideMark/>
          </w:tcPr>
          <w:p w14:paraId="701A8F52" w14:textId="77777777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43</w:t>
            </w:r>
          </w:p>
        </w:tc>
        <w:tc>
          <w:tcPr>
            <w:tcW w:w="709" w:type="dxa"/>
            <w:hideMark/>
          </w:tcPr>
          <w:p w14:paraId="45F93C8B" w14:textId="12C6CBE5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32</w:t>
            </w:r>
          </w:p>
        </w:tc>
        <w:tc>
          <w:tcPr>
            <w:tcW w:w="1276" w:type="dxa"/>
          </w:tcPr>
          <w:p w14:paraId="05946ECD" w14:textId="77777777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sz w:val="16"/>
                <w:szCs w:val="16"/>
                <w:bdr w:val="none" w:sz="0" w:space="0" w:color="auto" w:frame="1"/>
                <w:lang w:eastAsia="en-AU"/>
              </w:rPr>
              <w:t>Not significant</w:t>
            </w:r>
          </w:p>
        </w:tc>
        <w:tc>
          <w:tcPr>
            <w:tcW w:w="425" w:type="dxa"/>
          </w:tcPr>
          <w:p w14:paraId="2A6B5AD5" w14:textId="77777777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38</w:t>
            </w:r>
          </w:p>
        </w:tc>
        <w:tc>
          <w:tcPr>
            <w:tcW w:w="567" w:type="dxa"/>
          </w:tcPr>
          <w:p w14:paraId="7388653B" w14:textId="77777777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37</w:t>
            </w:r>
          </w:p>
        </w:tc>
        <w:tc>
          <w:tcPr>
            <w:tcW w:w="567" w:type="dxa"/>
            <w:hideMark/>
          </w:tcPr>
          <w:p w14:paraId="52A0900E" w14:textId="77777777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51</w:t>
            </w:r>
          </w:p>
        </w:tc>
        <w:tc>
          <w:tcPr>
            <w:tcW w:w="567" w:type="dxa"/>
            <w:hideMark/>
          </w:tcPr>
          <w:p w14:paraId="74C33A3B" w14:textId="77777777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6</w:t>
            </w:r>
          </w:p>
        </w:tc>
        <w:tc>
          <w:tcPr>
            <w:tcW w:w="850" w:type="dxa"/>
          </w:tcPr>
          <w:p w14:paraId="009DDEC7" w14:textId="77777777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7</w:t>
            </w:r>
          </w:p>
        </w:tc>
        <w:tc>
          <w:tcPr>
            <w:tcW w:w="567" w:type="dxa"/>
          </w:tcPr>
          <w:p w14:paraId="1C5E8159" w14:textId="4ADD109F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7AF79AE4" w14:textId="1DD38D90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61FF7579" w14:textId="5CD1C100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7DFC9534" w14:textId="75E60D9D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0238A89B" w14:textId="15A54077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425" w:type="dxa"/>
          </w:tcPr>
          <w:p w14:paraId="519CC1F2" w14:textId="7FA6D597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567" w:type="dxa"/>
          </w:tcPr>
          <w:p w14:paraId="0B5A0C8F" w14:textId="3E5D032F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32E6D77B" w14:textId="114FE956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567" w:type="dxa"/>
          </w:tcPr>
          <w:p w14:paraId="7B880A4D" w14:textId="41B731C1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279A4A1B" w14:textId="48D8C575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5FB125C8" w14:textId="2D5F5B14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532DCD7E" w14:textId="2FFC630B" w:rsidR="003E3AD1" w:rsidRPr="00EE31FF" w:rsidRDefault="003A5A3D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LS</w:t>
            </w:r>
          </w:p>
        </w:tc>
        <w:tc>
          <w:tcPr>
            <w:tcW w:w="283" w:type="dxa"/>
          </w:tcPr>
          <w:p w14:paraId="40CB6C6B" w14:textId="0070774A" w:rsidR="003E3AD1" w:rsidRPr="00EE31FF" w:rsidRDefault="003A5A3D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709" w:type="dxa"/>
          </w:tcPr>
          <w:p w14:paraId="53BFBAF1" w14:textId="759D00A3" w:rsidR="003E3AD1" w:rsidRPr="00EE31FF" w:rsidRDefault="003A5A3D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425" w:type="dxa"/>
          </w:tcPr>
          <w:p w14:paraId="128E9E3F" w14:textId="232E543F" w:rsidR="003E3AD1" w:rsidRPr="00EE31FF" w:rsidRDefault="003A5A3D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</w:tr>
      <w:tr w:rsidR="00FA34CC" w:rsidRPr="00F153B4" w14:paraId="1C940F15" w14:textId="44C87C14" w:rsidTr="00672D9D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hideMark/>
          </w:tcPr>
          <w:p w14:paraId="710F1A73" w14:textId="77777777" w:rsidR="003E3AD1" w:rsidRPr="00EE31FF" w:rsidRDefault="003E3AD1" w:rsidP="00BC368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4</w:t>
            </w:r>
          </w:p>
        </w:tc>
        <w:tc>
          <w:tcPr>
            <w:tcW w:w="709" w:type="dxa"/>
            <w:hideMark/>
          </w:tcPr>
          <w:p w14:paraId="6B7695A0" w14:textId="77777777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34</w:t>
            </w:r>
          </w:p>
        </w:tc>
        <w:tc>
          <w:tcPr>
            <w:tcW w:w="709" w:type="dxa"/>
            <w:hideMark/>
          </w:tcPr>
          <w:p w14:paraId="3F571209" w14:textId="539958C7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7</w:t>
            </w:r>
          </w:p>
        </w:tc>
        <w:tc>
          <w:tcPr>
            <w:tcW w:w="1276" w:type="dxa"/>
            <w:hideMark/>
          </w:tcPr>
          <w:p w14:paraId="0A5BC74D" w14:textId="77777777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sz w:val="16"/>
                <w:szCs w:val="16"/>
                <w:bdr w:val="none" w:sz="0" w:space="0" w:color="auto" w:frame="1"/>
                <w:lang w:eastAsia="en-AU"/>
              </w:rPr>
              <w:t>Not significant</w:t>
            </w:r>
          </w:p>
        </w:tc>
        <w:tc>
          <w:tcPr>
            <w:tcW w:w="425" w:type="dxa"/>
          </w:tcPr>
          <w:p w14:paraId="7DF99B40" w14:textId="77777777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20</w:t>
            </w:r>
          </w:p>
        </w:tc>
        <w:tc>
          <w:tcPr>
            <w:tcW w:w="567" w:type="dxa"/>
          </w:tcPr>
          <w:p w14:paraId="6BC5F4FC" w14:textId="77777777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31</w:t>
            </w:r>
          </w:p>
        </w:tc>
        <w:tc>
          <w:tcPr>
            <w:tcW w:w="567" w:type="dxa"/>
            <w:hideMark/>
          </w:tcPr>
          <w:p w14:paraId="245468CD" w14:textId="77777777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3</w:t>
            </w:r>
          </w:p>
        </w:tc>
        <w:tc>
          <w:tcPr>
            <w:tcW w:w="567" w:type="dxa"/>
            <w:hideMark/>
          </w:tcPr>
          <w:p w14:paraId="554540AF" w14:textId="77777777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6</w:t>
            </w:r>
          </w:p>
        </w:tc>
        <w:tc>
          <w:tcPr>
            <w:tcW w:w="850" w:type="dxa"/>
          </w:tcPr>
          <w:p w14:paraId="5CCF6CF6" w14:textId="77777777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567" w:type="dxa"/>
          </w:tcPr>
          <w:p w14:paraId="79FC9F4D" w14:textId="57EA9312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65687D66" w14:textId="5D18F77F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6B7A3019" w14:textId="2BFC84B8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1BDA18AC" w14:textId="117C44E3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47644599" w14:textId="676B7B39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L421P</w:t>
            </w:r>
          </w:p>
        </w:tc>
        <w:tc>
          <w:tcPr>
            <w:tcW w:w="425" w:type="dxa"/>
          </w:tcPr>
          <w:p w14:paraId="69386559" w14:textId="216333D8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567" w:type="dxa"/>
          </w:tcPr>
          <w:p w14:paraId="5CE49116" w14:textId="75C89BCA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15BB5509" w14:textId="2C0D88AC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567" w:type="dxa"/>
          </w:tcPr>
          <w:p w14:paraId="089BF18F" w14:textId="1E4104BB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67F4143C" w14:textId="3F1BF4B1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007FFF7B" w14:textId="3E35DA2B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737A4717" w14:textId="519A45D0" w:rsidR="003E3AD1" w:rsidRPr="00EE31FF" w:rsidRDefault="003F168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LS</w:t>
            </w:r>
          </w:p>
        </w:tc>
        <w:tc>
          <w:tcPr>
            <w:tcW w:w="283" w:type="dxa"/>
          </w:tcPr>
          <w:p w14:paraId="626D31BE" w14:textId="267524CA" w:rsidR="003E3AD1" w:rsidRPr="00EE31FF" w:rsidRDefault="003F168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709" w:type="dxa"/>
          </w:tcPr>
          <w:p w14:paraId="0FDE735E" w14:textId="77112642" w:rsidR="003E3AD1" w:rsidRPr="00EE31FF" w:rsidRDefault="003F168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425" w:type="dxa"/>
          </w:tcPr>
          <w:p w14:paraId="28071C6F" w14:textId="67F599C0" w:rsidR="003E3AD1" w:rsidRPr="00EE31FF" w:rsidRDefault="003F168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</w:tr>
      <w:tr w:rsidR="00FA34CC" w:rsidRPr="00F153B4" w14:paraId="11525DC9" w14:textId="037EDB76" w:rsidTr="00672D9D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hideMark/>
          </w:tcPr>
          <w:p w14:paraId="771359D0" w14:textId="77777777" w:rsidR="003E3AD1" w:rsidRPr="00EE31FF" w:rsidRDefault="003E3AD1" w:rsidP="00BC368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5</w:t>
            </w:r>
          </w:p>
        </w:tc>
        <w:tc>
          <w:tcPr>
            <w:tcW w:w="709" w:type="dxa"/>
            <w:hideMark/>
          </w:tcPr>
          <w:p w14:paraId="3C6981D0" w14:textId="77777777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24</w:t>
            </w:r>
          </w:p>
        </w:tc>
        <w:tc>
          <w:tcPr>
            <w:tcW w:w="709" w:type="dxa"/>
            <w:hideMark/>
          </w:tcPr>
          <w:p w14:paraId="36A5EF24" w14:textId="408C2189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21</w:t>
            </w:r>
          </w:p>
        </w:tc>
        <w:tc>
          <w:tcPr>
            <w:tcW w:w="1276" w:type="dxa"/>
            <w:hideMark/>
          </w:tcPr>
          <w:p w14:paraId="16D4051B" w14:textId="77777777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sz w:val="16"/>
                <w:szCs w:val="16"/>
                <w:bdr w:val="none" w:sz="0" w:space="0" w:color="auto" w:frame="1"/>
                <w:lang w:eastAsia="en-AU"/>
              </w:rPr>
              <w:t>Not significant</w:t>
            </w:r>
          </w:p>
        </w:tc>
        <w:tc>
          <w:tcPr>
            <w:tcW w:w="425" w:type="dxa"/>
          </w:tcPr>
          <w:p w14:paraId="5ED4AC28" w14:textId="77777777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0</w:t>
            </w:r>
          </w:p>
        </w:tc>
        <w:tc>
          <w:tcPr>
            <w:tcW w:w="567" w:type="dxa"/>
          </w:tcPr>
          <w:p w14:paraId="1FDD6216" w14:textId="77777777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35</w:t>
            </w:r>
          </w:p>
        </w:tc>
        <w:tc>
          <w:tcPr>
            <w:tcW w:w="567" w:type="dxa"/>
            <w:hideMark/>
          </w:tcPr>
          <w:p w14:paraId="0B089A85" w14:textId="77777777" w:rsidR="003E3AD1" w:rsidRPr="00EE31FF" w:rsidRDefault="003E3AD1" w:rsidP="00BC368E">
            <w:pPr>
              <w:tabs>
                <w:tab w:val="left" w:pos="410"/>
                <w:tab w:val="right" w:pos="664"/>
              </w:tabs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29</w:t>
            </w:r>
          </w:p>
        </w:tc>
        <w:tc>
          <w:tcPr>
            <w:tcW w:w="567" w:type="dxa"/>
            <w:hideMark/>
          </w:tcPr>
          <w:p w14:paraId="641CA074" w14:textId="77777777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2</w:t>
            </w:r>
          </w:p>
        </w:tc>
        <w:tc>
          <w:tcPr>
            <w:tcW w:w="850" w:type="dxa"/>
          </w:tcPr>
          <w:p w14:paraId="39446E90" w14:textId="77777777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4</w:t>
            </w:r>
          </w:p>
        </w:tc>
        <w:tc>
          <w:tcPr>
            <w:tcW w:w="567" w:type="dxa"/>
          </w:tcPr>
          <w:p w14:paraId="5F040D36" w14:textId="21DBBACD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0A39F2C7" w14:textId="059A0106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5BF82501" w14:textId="3F5F3008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91F</w:t>
            </w:r>
          </w:p>
        </w:tc>
        <w:tc>
          <w:tcPr>
            <w:tcW w:w="709" w:type="dxa"/>
          </w:tcPr>
          <w:p w14:paraId="59D35B11" w14:textId="41C2824A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D95G</w:t>
            </w:r>
          </w:p>
        </w:tc>
        <w:tc>
          <w:tcPr>
            <w:tcW w:w="709" w:type="dxa"/>
          </w:tcPr>
          <w:p w14:paraId="2D41887A" w14:textId="5E0D337D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L421P</w:t>
            </w:r>
          </w:p>
        </w:tc>
        <w:tc>
          <w:tcPr>
            <w:tcW w:w="425" w:type="dxa"/>
          </w:tcPr>
          <w:p w14:paraId="331F661C" w14:textId="3B7D1DC0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567" w:type="dxa"/>
          </w:tcPr>
          <w:p w14:paraId="2F44EA5A" w14:textId="49EB1256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19AB38C7" w14:textId="5A2B40F0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567" w:type="dxa"/>
          </w:tcPr>
          <w:p w14:paraId="22CF0D4C" w14:textId="48670CE8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33B92953" w14:textId="2E870650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A501T</w:t>
            </w:r>
          </w:p>
        </w:tc>
        <w:tc>
          <w:tcPr>
            <w:tcW w:w="567" w:type="dxa"/>
          </w:tcPr>
          <w:p w14:paraId="57E33DE4" w14:textId="32FF7D89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5A3BA642" w14:textId="04EA2CD4" w:rsidR="003E3AD1" w:rsidRPr="00EE31FF" w:rsidRDefault="00B262F5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LS</w:t>
            </w:r>
          </w:p>
        </w:tc>
        <w:tc>
          <w:tcPr>
            <w:tcW w:w="283" w:type="dxa"/>
          </w:tcPr>
          <w:p w14:paraId="44F61A7E" w14:textId="26C67FBC" w:rsidR="003E3AD1" w:rsidRPr="00EE31FF" w:rsidRDefault="00B262F5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709" w:type="dxa"/>
          </w:tcPr>
          <w:p w14:paraId="2360F2C9" w14:textId="15201156" w:rsidR="003E3AD1" w:rsidRPr="00EE31FF" w:rsidRDefault="000573AF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R</w:t>
            </w:r>
          </w:p>
        </w:tc>
        <w:tc>
          <w:tcPr>
            <w:tcW w:w="425" w:type="dxa"/>
          </w:tcPr>
          <w:p w14:paraId="21EDBB43" w14:textId="183189B2" w:rsidR="003E3AD1" w:rsidRPr="00EE31FF" w:rsidRDefault="00B262F5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</w:tr>
      <w:tr w:rsidR="00FA34CC" w:rsidRPr="00F153B4" w14:paraId="073BADAF" w14:textId="05566A32" w:rsidTr="00672D9D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hideMark/>
          </w:tcPr>
          <w:p w14:paraId="1FE4A8D6" w14:textId="77777777" w:rsidR="003E3AD1" w:rsidRPr="00EE31FF" w:rsidRDefault="003E3AD1" w:rsidP="00BC368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6</w:t>
            </w:r>
          </w:p>
        </w:tc>
        <w:tc>
          <w:tcPr>
            <w:tcW w:w="709" w:type="dxa"/>
            <w:hideMark/>
          </w:tcPr>
          <w:p w14:paraId="222DD1CA" w14:textId="77777777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5</w:t>
            </w:r>
          </w:p>
        </w:tc>
        <w:tc>
          <w:tcPr>
            <w:tcW w:w="709" w:type="dxa"/>
            <w:hideMark/>
          </w:tcPr>
          <w:p w14:paraId="52D60720" w14:textId="10204683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22</w:t>
            </w:r>
          </w:p>
        </w:tc>
        <w:tc>
          <w:tcPr>
            <w:tcW w:w="1276" w:type="dxa"/>
            <w:hideMark/>
          </w:tcPr>
          <w:p w14:paraId="77DC412C" w14:textId="77777777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hAnsi="Times New Roman" w:cs="Times New Roman"/>
                <w:sz w:val="16"/>
                <w:szCs w:val="16"/>
              </w:rPr>
              <w:t>Significant at </w:t>
            </w:r>
            <w:r w:rsidRPr="00EE31F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p</w:t>
            </w:r>
            <w:r w:rsidRPr="00EE31FF">
              <w:rPr>
                <w:rFonts w:ascii="Times New Roman" w:hAnsi="Times New Roman" w:cs="Times New Roman"/>
                <w:sz w:val="16"/>
                <w:szCs w:val="16"/>
              </w:rPr>
              <w:t> &lt; .05</w:t>
            </w:r>
          </w:p>
        </w:tc>
        <w:tc>
          <w:tcPr>
            <w:tcW w:w="425" w:type="dxa"/>
          </w:tcPr>
          <w:p w14:paraId="57BD1A10" w14:textId="77777777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2</w:t>
            </w:r>
          </w:p>
        </w:tc>
        <w:tc>
          <w:tcPr>
            <w:tcW w:w="567" w:type="dxa"/>
          </w:tcPr>
          <w:p w14:paraId="0C9DB301" w14:textId="77777777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35</w:t>
            </w:r>
          </w:p>
        </w:tc>
        <w:tc>
          <w:tcPr>
            <w:tcW w:w="567" w:type="dxa"/>
            <w:hideMark/>
          </w:tcPr>
          <w:p w14:paraId="18E8E304" w14:textId="77777777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7</w:t>
            </w:r>
          </w:p>
        </w:tc>
        <w:tc>
          <w:tcPr>
            <w:tcW w:w="567" w:type="dxa"/>
            <w:hideMark/>
          </w:tcPr>
          <w:p w14:paraId="3959C607" w14:textId="77777777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6</w:t>
            </w:r>
          </w:p>
        </w:tc>
        <w:tc>
          <w:tcPr>
            <w:tcW w:w="850" w:type="dxa"/>
          </w:tcPr>
          <w:p w14:paraId="440ECF83" w14:textId="77777777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3</w:t>
            </w:r>
          </w:p>
        </w:tc>
        <w:tc>
          <w:tcPr>
            <w:tcW w:w="567" w:type="dxa"/>
          </w:tcPr>
          <w:p w14:paraId="4A450A98" w14:textId="0025FFA7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15BD9AE5" w14:textId="4CCD4D2F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01E0C652" w14:textId="3466F254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91F</w:t>
            </w:r>
          </w:p>
        </w:tc>
        <w:tc>
          <w:tcPr>
            <w:tcW w:w="709" w:type="dxa"/>
          </w:tcPr>
          <w:p w14:paraId="00B9D61A" w14:textId="6C6B5662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D95A</w:t>
            </w:r>
          </w:p>
        </w:tc>
        <w:tc>
          <w:tcPr>
            <w:tcW w:w="709" w:type="dxa"/>
          </w:tcPr>
          <w:p w14:paraId="712B2D7A" w14:textId="6CDDCD95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425" w:type="dxa"/>
          </w:tcPr>
          <w:p w14:paraId="1DA31B3F" w14:textId="1424C132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567" w:type="dxa"/>
          </w:tcPr>
          <w:p w14:paraId="430BBDC2" w14:textId="61145C93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0FDAB2C6" w14:textId="65306332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567" w:type="dxa"/>
          </w:tcPr>
          <w:p w14:paraId="68F54FE6" w14:textId="0C5A4F4E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6F3B9763" w14:textId="0D0A0701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626D89C3" w14:textId="0E7FC96A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4D5F2DBE" w14:textId="7810D387" w:rsidR="003E3AD1" w:rsidRPr="00EE31FF" w:rsidRDefault="00CD6477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LS</w:t>
            </w:r>
          </w:p>
        </w:tc>
        <w:tc>
          <w:tcPr>
            <w:tcW w:w="283" w:type="dxa"/>
          </w:tcPr>
          <w:p w14:paraId="3D53BF98" w14:textId="388FE23F" w:rsidR="003E3AD1" w:rsidRPr="00EE31FF" w:rsidRDefault="00CD6477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709" w:type="dxa"/>
          </w:tcPr>
          <w:p w14:paraId="29553104" w14:textId="06E3EB13" w:rsidR="003E3AD1" w:rsidRPr="00EE31FF" w:rsidRDefault="000573AF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R</w:t>
            </w:r>
          </w:p>
        </w:tc>
        <w:tc>
          <w:tcPr>
            <w:tcW w:w="425" w:type="dxa"/>
          </w:tcPr>
          <w:p w14:paraId="5E56CF9C" w14:textId="2D8F4563" w:rsidR="003E3AD1" w:rsidRPr="00EE31FF" w:rsidRDefault="00CD6477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</w:tr>
      <w:tr w:rsidR="00FA34CC" w:rsidRPr="00F153B4" w14:paraId="25FEC5E5" w14:textId="320DBFC7" w:rsidTr="00672D9D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hideMark/>
          </w:tcPr>
          <w:p w14:paraId="1782C4EE" w14:textId="77777777" w:rsidR="003E3AD1" w:rsidRPr="00EE31FF" w:rsidRDefault="003E3AD1" w:rsidP="00BC368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7</w:t>
            </w:r>
          </w:p>
        </w:tc>
        <w:tc>
          <w:tcPr>
            <w:tcW w:w="709" w:type="dxa"/>
            <w:hideMark/>
          </w:tcPr>
          <w:p w14:paraId="0EC99456" w14:textId="77777777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24</w:t>
            </w:r>
          </w:p>
        </w:tc>
        <w:tc>
          <w:tcPr>
            <w:tcW w:w="709" w:type="dxa"/>
            <w:hideMark/>
          </w:tcPr>
          <w:p w14:paraId="664C71B8" w14:textId="6EFEE25C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7</w:t>
            </w:r>
          </w:p>
        </w:tc>
        <w:tc>
          <w:tcPr>
            <w:tcW w:w="1276" w:type="dxa"/>
            <w:hideMark/>
          </w:tcPr>
          <w:p w14:paraId="1DB38ED1" w14:textId="77777777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sz w:val="16"/>
                <w:szCs w:val="16"/>
                <w:bdr w:val="none" w:sz="0" w:space="0" w:color="auto" w:frame="1"/>
                <w:lang w:eastAsia="en-AU"/>
              </w:rPr>
              <w:t>Not significant</w:t>
            </w:r>
          </w:p>
        </w:tc>
        <w:tc>
          <w:tcPr>
            <w:tcW w:w="425" w:type="dxa"/>
          </w:tcPr>
          <w:p w14:paraId="0C7A9BC8" w14:textId="77777777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5</w:t>
            </w:r>
          </w:p>
        </w:tc>
        <w:tc>
          <w:tcPr>
            <w:tcW w:w="567" w:type="dxa"/>
          </w:tcPr>
          <w:p w14:paraId="56B6EF71" w14:textId="77777777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26</w:t>
            </w:r>
          </w:p>
        </w:tc>
        <w:tc>
          <w:tcPr>
            <w:tcW w:w="567" w:type="dxa"/>
            <w:hideMark/>
          </w:tcPr>
          <w:p w14:paraId="430CAD33" w14:textId="77777777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8</w:t>
            </w:r>
          </w:p>
        </w:tc>
        <w:tc>
          <w:tcPr>
            <w:tcW w:w="567" w:type="dxa"/>
            <w:hideMark/>
          </w:tcPr>
          <w:p w14:paraId="585D4DA0" w14:textId="77777777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2</w:t>
            </w:r>
          </w:p>
        </w:tc>
        <w:tc>
          <w:tcPr>
            <w:tcW w:w="850" w:type="dxa"/>
          </w:tcPr>
          <w:p w14:paraId="0E77D3A3" w14:textId="77777777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9</w:t>
            </w:r>
          </w:p>
        </w:tc>
        <w:tc>
          <w:tcPr>
            <w:tcW w:w="567" w:type="dxa"/>
          </w:tcPr>
          <w:p w14:paraId="2CA0CFE9" w14:textId="7B16E1A8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2E51DC05" w14:textId="37DBF39A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2F2C8E41" w14:textId="7FA12A84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7D8E4926" w14:textId="64E8F938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2C7087FC" w14:textId="58ADCF81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425" w:type="dxa"/>
          </w:tcPr>
          <w:p w14:paraId="50E155DF" w14:textId="1EFE72DD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567" w:type="dxa"/>
          </w:tcPr>
          <w:p w14:paraId="1628F30D" w14:textId="22894A73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016C3FCC" w14:textId="07F9E02B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567" w:type="dxa"/>
          </w:tcPr>
          <w:p w14:paraId="1FD8B613" w14:textId="1819828D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43854EA4" w14:textId="54BB5FF8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29AAC5BE" w14:textId="575E9669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727FB7A2" w14:textId="56125806" w:rsidR="003E3AD1" w:rsidRPr="00EE31FF" w:rsidRDefault="00332E82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LS</w:t>
            </w:r>
          </w:p>
        </w:tc>
        <w:tc>
          <w:tcPr>
            <w:tcW w:w="283" w:type="dxa"/>
          </w:tcPr>
          <w:p w14:paraId="0078B39F" w14:textId="02BE125E" w:rsidR="003E3AD1" w:rsidRPr="00EE31FF" w:rsidRDefault="003C05BE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709" w:type="dxa"/>
          </w:tcPr>
          <w:p w14:paraId="25C447FF" w14:textId="50D34E01" w:rsidR="003E3AD1" w:rsidRPr="00EE31FF" w:rsidRDefault="003C05BE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425" w:type="dxa"/>
          </w:tcPr>
          <w:p w14:paraId="20D112C1" w14:textId="55645C7F" w:rsidR="003E3AD1" w:rsidRPr="00EE31FF" w:rsidRDefault="003C05BE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</w:tr>
      <w:tr w:rsidR="00FA34CC" w:rsidRPr="00F153B4" w14:paraId="42398C06" w14:textId="7300BFBE" w:rsidTr="00672D9D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hideMark/>
          </w:tcPr>
          <w:p w14:paraId="39FAA614" w14:textId="77777777" w:rsidR="003E3AD1" w:rsidRPr="00EE31FF" w:rsidRDefault="003E3AD1" w:rsidP="00BC368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8</w:t>
            </w:r>
          </w:p>
        </w:tc>
        <w:tc>
          <w:tcPr>
            <w:tcW w:w="709" w:type="dxa"/>
            <w:hideMark/>
          </w:tcPr>
          <w:p w14:paraId="5FC21678" w14:textId="77777777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20</w:t>
            </w:r>
          </w:p>
        </w:tc>
        <w:tc>
          <w:tcPr>
            <w:tcW w:w="709" w:type="dxa"/>
            <w:hideMark/>
          </w:tcPr>
          <w:p w14:paraId="33E4E531" w14:textId="53BDF3A9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8</w:t>
            </w:r>
          </w:p>
        </w:tc>
        <w:tc>
          <w:tcPr>
            <w:tcW w:w="1276" w:type="dxa"/>
            <w:hideMark/>
          </w:tcPr>
          <w:p w14:paraId="6F395C58" w14:textId="77777777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sz w:val="16"/>
                <w:szCs w:val="16"/>
                <w:bdr w:val="none" w:sz="0" w:space="0" w:color="auto" w:frame="1"/>
                <w:lang w:eastAsia="en-AU"/>
              </w:rPr>
              <w:t>Not significant</w:t>
            </w:r>
          </w:p>
        </w:tc>
        <w:tc>
          <w:tcPr>
            <w:tcW w:w="425" w:type="dxa"/>
          </w:tcPr>
          <w:p w14:paraId="06988A1E" w14:textId="77777777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2</w:t>
            </w:r>
          </w:p>
        </w:tc>
        <w:tc>
          <w:tcPr>
            <w:tcW w:w="567" w:type="dxa"/>
          </w:tcPr>
          <w:p w14:paraId="24F754FA" w14:textId="77777777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6</w:t>
            </w:r>
          </w:p>
        </w:tc>
        <w:tc>
          <w:tcPr>
            <w:tcW w:w="567" w:type="dxa"/>
            <w:hideMark/>
          </w:tcPr>
          <w:p w14:paraId="3F83B783" w14:textId="77777777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4</w:t>
            </w:r>
          </w:p>
        </w:tc>
        <w:tc>
          <w:tcPr>
            <w:tcW w:w="567" w:type="dxa"/>
            <w:hideMark/>
          </w:tcPr>
          <w:p w14:paraId="3B23FB60" w14:textId="77777777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1</w:t>
            </w:r>
          </w:p>
        </w:tc>
        <w:tc>
          <w:tcPr>
            <w:tcW w:w="850" w:type="dxa"/>
          </w:tcPr>
          <w:p w14:paraId="6E6F6318" w14:textId="77777777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3</w:t>
            </w:r>
          </w:p>
        </w:tc>
        <w:tc>
          <w:tcPr>
            <w:tcW w:w="567" w:type="dxa"/>
          </w:tcPr>
          <w:p w14:paraId="7D0771D0" w14:textId="0C1D214E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193875D2" w14:textId="54937651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3F1CC3B2" w14:textId="25B22627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91F</w:t>
            </w:r>
          </w:p>
        </w:tc>
        <w:tc>
          <w:tcPr>
            <w:tcW w:w="709" w:type="dxa"/>
          </w:tcPr>
          <w:p w14:paraId="6E684EF1" w14:textId="3E6E7238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D95A</w:t>
            </w:r>
          </w:p>
        </w:tc>
        <w:tc>
          <w:tcPr>
            <w:tcW w:w="709" w:type="dxa"/>
          </w:tcPr>
          <w:p w14:paraId="6C274983" w14:textId="2E20B632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425" w:type="dxa"/>
          </w:tcPr>
          <w:p w14:paraId="01F32B39" w14:textId="37FA6C90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567" w:type="dxa"/>
          </w:tcPr>
          <w:p w14:paraId="761FA234" w14:textId="1D23A655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6B4D5E7E" w14:textId="7BB0D26F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567" w:type="dxa"/>
          </w:tcPr>
          <w:p w14:paraId="7957B316" w14:textId="4985D812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649585E8" w14:textId="335D862F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50EC89EC" w14:textId="62BD2F1B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3C685903" w14:textId="30C050DA" w:rsidR="003E3AD1" w:rsidRPr="00EE31FF" w:rsidRDefault="00835B3F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PPNG</w:t>
            </w:r>
          </w:p>
        </w:tc>
        <w:tc>
          <w:tcPr>
            <w:tcW w:w="283" w:type="dxa"/>
          </w:tcPr>
          <w:p w14:paraId="527CD383" w14:textId="5CEA84D9" w:rsidR="003E3AD1" w:rsidRPr="00EE31FF" w:rsidRDefault="00835B3F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709" w:type="dxa"/>
          </w:tcPr>
          <w:p w14:paraId="34F26CBA" w14:textId="2BF767E1" w:rsidR="003E3AD1" w:rsidRPr="00EE31FF" w:rsidRDefault="00835B3F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R</w:t>
            </w:r>
          </w:p>
        </w:tc>
        <w:tc>
          <w:tcPr>
            <w:tcW w:w="425" w:type="dxa"/>
          </w:tcPr>
          <w:p w14:paraId="162E20D3" w14:textId="4D58DD8E" w:rsidR="003E3AD1" w:rsidRPr="00EE31FF" w:rsidRDefault="00835B3F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</w:tr>
      <w:tr w:rsidR="00FA34CC" w:rsidRPr="00F153B4" w14:paraId="27363545" w14:textId="288AD7F4" w:rsidTr="00672D9D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hideMark/>
          </w:tcPr>
          <w:p w14:paraId="34BDA935" w14:textId="77777777" w:rsidR="003E3AD1" w:rsidRPr="00EE31FF" w:rsidRDefault="003E3AD1" w:rsidP="00BC368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9</w:t>
            </w:r>
          </w:p>
        </w:tc>
        <w:tc>
          <w:tcPr>
            <w:tcW w:w="709" w:type="dxa"/>
            <w:hideMark/>
          </w:tcPr>
          <w:p w14:paraId="6B1126B9" w14:textId="77777777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4</w:t>
            </w:r>
          </w:p>
        </w:tc>
        <w:tc>
          <w:tcPr>
            <w:tcW w:w="709" w:type="dxa"/>
            <w:hideMark/>
          </w:tcPr>
          <w:p w14:paraId="0C078A8F" w14:textId="3ED3B472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6</w:t>
            </w:r>
          </w:p>
        </w:tc>
        <w:tc>
          <w:tcPr>
            <w:tcW w:w="1276" w:type="dxa"/>
            <w:hideMark/>
          </w:tcPr>
          <w:p w14:paraId="185B5376" w14:textId="77777777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sz w:val="16"/>
                <w:szCs w:val="16"/>
                <w:bdr w:val="none" w:sz="0" w:space="0" w:color="auto" w:frame="1"/>
                <w:lang w:eastAsia="en-AU"/>
              </w:rPr>
              <w:t>Not significant</w:t>
            </w:r>
          </w:p>
        </w:tc>
        <w:tc>
          <w:tcPr>
            <w:tcW w:w="425" w:type="dxa"/>
          </w:tcPr>
          <w:p w14:paraId="029DA299" w14:textId="77777777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0</w:t>
            </w:r>
          </w:p>
        </w:tc>
        <w:tc>
          <w:tcPr>
            <w:tcW w:w="567" w:type="dxa"/>
          </w:tcPr>
          <w:p w14:paraId="74737B0E" w14:textId="77777777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0</w:t>
            </w:r>
          </w:p>
        </w:tc>
        <w:tc>
          <w:tcPr>
            <w:tcW w:w="567" w:type="dxa"/>
            <w:hideMark/>
          </w:tcPr>
          <w:p w14:paraId="0D44C020" w14:textId="77777777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5</w:t>
            </w:r>
          </w:p>
        </w:tc>
        <w:tc>
          <w:tcPr>
            <w:tcW w:w="567" w:type="dxa"/>
            <w:hideMark/>
          </w:tcPr>
          <w:p w14:paraId="218B55BB" w14:textId="77777777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3</w:t>
            </w:r>
          </w:p>
        </w:tc>
        <w:tc>
          <w:tcPr>
            <w:tcW w:w="850" w:type="dxa"/>
          </w:tcPr>
          <w:p w14:paraId="7964B30F" w14:textId="77777777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2</w:t>
            </w:r>
          </w:p>
        </w:tc>
        <w:tc>
          <w:tcPr>
            <w:tcW w:w="567" w:type="dxa"/>
          </w:tcPr>
          <w:p w14:paraId="25B0157F" w14:textId="382ED81E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6D4A811A" w14:textId="7825D6CE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3028303A" w14:textId="2EBF0C2C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452C3890" w14:textId="7242C175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64ABA7EF" w14:textId="06049EAB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425" w:type="dxa"/>
          </w:tcPr>
          <w:p w14:paraId="4DF9A51C" w14:textId="7A47AEA7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567" w:type="dxa"/>
          </w:tcPr>
          <w:p w14:paraId="437564B6" w14:textId="2B044723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6AC99A17" w14:textId="5E29D6F7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567" w:type="dxa"/>
          </w:tcPr>
          <w:p w14:paraId="259A24C3" w14:textId="0628A5FD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4A4A47B9" w14:textId="25F191CB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02427989" w14:textId="0EC50D68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02407A73" w14:textId="543FECAC" w:rsidR="003E3AD1" w:rsidRPr="00EE31FF" w:rsidRDefault="00C52744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PPNG</w:t>
            </w:r>
          </w:p>
        </w:tc>
        <w:tc>
          <w:tcPr>
            <w:tcW w:w="283" w:type="dxa"/>
          </w:tcPr>
          <w:p w14:paraId="61DC5C9D" w14:textId="33676E28" w:rsidR="003E3AD1" w:rsidRPr="00EE31FF" w:rsidRDefault="00C52744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709" w:type="dxa"/>
          </w:tcPr>
          <w:p w14:paraId="0DABB579" w14:textId="21F9CF0C" w:rsidR="003E3AD1" w:rsidRPr="00EE31FF" w:rsidRDefault="00C52744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425" w:type="dxa"/>
          </w:tcPr>
          <w:p w14:paraId="13F0FF6D" w14:textId="0788C306" w:rsidR="003E3AD1" w:rsidRPr="00EE31FF" w:rsidRDefault="00C52744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</w:tr>
      <w:tr w:rsidR="00FA34CC" w:rsidRPr="00F153B4" w14:paraId="5B5433AA" w14:textId="06F64AC4" w:rsidTr="00672D9D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hideMark/>
          </w:tcPr>
          <w:p w14:paraId="65A6646B" w14:textId="77777777" w:rsidR="003E3AD1" w:rsidRPr="00EE31FF" w:rsidRDefault="003E3AD1" w:rsidP="00BC368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0</w:t>
            </w:r>
          </w:p>
        </w:tc>
        <w:tc>
          <w:tcPr>
            <w:tcW w:w="709" w:type="dxa"/>
            <w:hideMark/>
          </w:tcPr>
          <w:p w14:paraId="3B673A3B" w14:textId="77777777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7</w:t>
            </w:r>
          </w:p>
        </w:tc>
        <w:tc>
          <w:tcPr>
            <w:tcW w:w="709" w:type="dxa"/>
            <w:hideMark/>
          </w:tcPr>
          <w:p w14:paraId="0231CFB7" w14:textId="312AD876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1</w:t>
            </w:r>
          </w:p>
        </w:tc>
        <w:tc>
          <w:tcPr>
            <w:tcW w:w="1276" w:type="dxa"/>
            <w:hideMark/>
          </w:tcPr>
          <w:p w14:paraId="4BFA50A2" w14:textId="77777777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sz w:val="16"/>
                <w:szCs w:val="16"/>
                <w:bdr w:val="none" w:sz="0" w:space="0" w:color="auto" w:frame="1"/>
                <w:lang w:eastAsia="en-AU"/>
              </w:rPr>
              <w:t>Not significant</w:t>
            </w:r>
          </w:p>
        </w:tc>
        <w:tc>
          <w:tcPr>
            <w:tcW w:w="425" w:type="dxa"/>
          </w:tcPr>
          <w:p w14:paraId="5CF436B0" w14:textId="77777777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567" w:type="dxa"/>
          </w:tcPr>
          <w:p w14:paraId="1FE2D4A2" w14:textId="77777777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7</w:t>
            </w:r>
          </w:p>
        </w:tc>
        <w:tc>
          <w:tcPr>
            <w:tcW w:w="567" w:type="dxa"/>
            <w:hideMark/>
          </w:tcPr>
          <w:p w14:paraId="5C040465" w14:textId="77777777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7</w:t>
            </w:r>
          </w:p>
        </w:tc>
        <w:tc>
          <w:tcPr>
            <w:tcW w:w="567" w:type="dxa"/>
            <w:hideMark/>
          </w:tcPr>
          <w:p w14:paraId="212983B7" w14:textId="77777777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3</w:t>
            </w:r>
          </w:p>
        </w:tc>
        <w:tc>
          <w:tcPr>
            <w:tcW w:w="850" w:type="dxa"/>
          </w:tcPr>
          <w:p w14:paraId="50AEC1F8" w14:textId="77777777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7</w:t>
            </w:r>
          </w:p>
        </w:tc>
        <w:tc>
          <w:tcPr>
            <w:tcW w:w="567" w:type="dxa"/>
          </w:tcPr>
          <w:p w14:paraId="4F3C0829" w14:textId="5EAE89DB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4C482939" w14:textId="68EB7B7C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7F525114" w14:textId="60748FBC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7C0EEF8A" w14:textId="72BAFB4E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11526623" w14:textId="0A47E1A4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425" w:type="dxa"/>
          </w:tcPr>
          <w:p w14:paraId="15D1D63F" w14:textId="02A7FF43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567" w:type="dxa"/>
          </w:tcPr>
          <w:p w14:paraId="47E6559E" w14:textId="01F8670A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353C0661" w14:textId="319598DE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567" w:type="dxa"/>
          </w:tcPr>
          <w:p w14:paraId="3825D0A1" w14:textId="531649E5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44F6BAB8" w14:textId="3F72CE9F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5A1BF56C" w14:textId="38A00627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37305C66" w14:textId="070505D5" w:rsidR="003E3AD1" w:rsidRPr="00EE31FF" w:rsidRDefault="00756630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LS</w:t>
            </w:r>
          </w:p>
        </w:tc>
        <w:tc>
          <w:tcPr>
            <w:tcW w:w="283" w:type="dxa"/>
          </w:tcPr>
          <w:p w14:paraId="05B22896" w14:textId="66BD771F" w:rsidR="003E3AD1" w:rsidRPr="00EE31FF" w:rsidRDefault="00756630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709" w:type="dxa"/>
          </w:tcPr>
          <w:p w14:paraId="5F5039B4" w14:textId="0D8FC9B0" w:rsidR="003E3AD1" w:rsidRPr="00EE31FF" w:rsidRDefault="00756630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425" w:type="dxa"/>
          </w:tcPr>
          <w:p w14:paraId="090BFF67" w14:textId="60392E37" w:rsidR="003E3AD1" w:rsidRPr="00EE31FF" w:rsidRDefault="00756630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</w:tr>
      <w:tr w:rsidR="00FA34CC" w:rsidRPr="00F153B4" w14:paraId="5FC0E59A" w14:textId="16BCBF2B" w:rsidTr="00672D9D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hideMark/>
          </w:tcPr>
          <w:p w14:paraId="484EE22A" w14:textId="77777777" w:rsidR="003E3AD1" w:rsidRPr="00EE31FF" w:rsidRDefault="003E3AD1" w:rsidP="00BC368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1</w:t>
            </w:r>
          </w:p>
        </w:tc>
        <w:tc>
          <w:tcPr>
            <w:tcW w:w="709" w:type="dxa"/>
            <w:hideMark/>
          </w:tcPr>
          <w:p w14:paraId="15474432" w14:textId="77777777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4</w:t>
            </w:r>
          </w:p>
        </w:tc>
        <w:tc>
          <w:tcPr>
            <w:tcW w:w="709" w:type="dxa"/>
            <w:hideMark/>
          </w:tcPr>
          <w:p w14:paraId="6A0FEAF5" w14:textId="27CD2645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4</w:t>
            </w:r>
          </w:p>
        </w:tc>
        <w:tc>
          <w:tcPr>
            <w:tcW w:w="1276" w:type="dxa"/>
            <w:hideMark/>
          </w:tcPr>
          <w:p w14:paraId="7FB5AD10" w14:textId="77777777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sz w:val="16"/>
                <w:szCs w:val="16"/>
                <w:bdr w:val="none" w:sz="0" w:space="0" w:color="auto" w:frame="1"/>
                <w:lang w:eastAsia="en-AU"/>
              </w:rPr>
              <w:t>Not significant</w:t>
            </w:r>
          </w:p>
        </w:tc>
        <w:tc>
          <w:tcPr>
            <w:tcW w:w="425" w:type="dxa"/>
          </w:tcPr>
          <w:p w14:paraId="77BD4CE0" w14:textId="77777777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3</w:t>
            </w:r>
          </w:p>
        </w:tc>
        <w:tc>
          <w:tcPr>
            <w:tcW w:w="567" w:type="dxa"/>
          </w:tcPr>
          <w:p w14:paraId="343B1633" w14:textId="77777777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5</w:t>
            </w:r>
          </w:p>
        </w:tc>
        <w:tc>
          <w:tcPr>
            <w:tcW w:w="567" w:type="dxa"/>
            <w:hideMark/>
          </w:tcPr>
          <w:p w14:paraId="59CF80DC" w14:textId="77777777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1</w:t>
            </w:r>
          </w:p>
        </w:tc>
        <w:tc>
          <w:tcPr>
            <w:tcW w:w="567" w:type="dxa"/>
            <w:hideMark/>
          </w:tcPr>
          <w:p w14:paraId="088F6C10" w14:textId="77777777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5</w:t>
            </w:r>
          </w:p>
        </w:tc>
        <w:tc>
          <w:tcPr>
            <w:tcW w:w="850" w:type="dxa"/>
          </w:tcPr>
          <w:p w14:paraId="01316A1F" w14:textId="77777777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2</w:t>
            </w:r>
          </w:p>
        </w:tc>
        <w:tc>
          <w:tcPr>
            <w:tcW w:w="567" w:type="dxa"/>
          </w:tcPr>
          <w:p w14:paraId="48B95463" w14:textId="2CED3796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7572EAF7" w14:textId="237A52C8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0AE1BE94" w14:textId="191DB2CE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5D4B5F9B" w14:textId="23614FCC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0C944FE6" w14:textId="673EF91C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425" w:type="dxa"/>
          </w:tcPr>
          <w:p w14:paraId="39F3D2C6" w14:textId="75E78341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567" w:type="dxa"/>
          </w:tcPr>
          <w:p w14:paraId="44C14DF9" w14:textId="4DA35DE2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6138AB55" w14:textId="0F5577F4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567" w:type="dxa"/>
          </w:tcPr>
          <w:p w14:paraId="1ABBD75F" w14:textId="5CE77EBE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38E13790" w14:textId="326D743E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4FF3750D" w14:textId="6E18E8EC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54CD8654" w14:textId="5B78FA0B" w:rsidR="003E3AD1" w:rsidRPr="00EE31FF" w:rsidRDefault="003519D4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LS</w:t>
            </w:r>
          </w:p>
        </w:tc>
        <w:tc>
          <w:tcPr>
            <w:tcW w:w="283" w:type="dxa"/>
          </w:tcPr>
          <w:p w14:paraId="147FB6DE" w14:textId="4B1D5701" w:rsidR="003E3AD1" w:rsidRPr="00EE31FF" w:rsidRDefault="003519D4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709" w:type="dxa"/>
          </w:tcPr>
          <w:p w14:paraId="016C138B" w14:textId="3F9FA77E" w:rsidR="003E3AD1" w:rsidRPr="00EE31FF" w:rsidRDefault="003519D4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425" w:type="dxa"/>
          </w:tcPr>
          <w:p w14:paraId="18D4DB0C" w14:textId="6AE9565A" w:rsidR="003E3AD1" w:rsidRPr="00EE31FF" w:rsidRDefault="003519D4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</w:tr>
      <w:tr w:rsidR="00FA34CC" w:rsidRPr="00F153B4" w14:paraId="71312A50" w14:textId="46287924" w:rsidTr="00672D9D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hideMark/>
          </w:tcPr>
          <w:p w14:paraId="06352396" w14:textId="77777777" w:rsidR="003E3AD1" w:rsidRPr="00EE31FF" w:rsidRDefault="003E3AD1" w:rsidP="00BC368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2</w:t>
            </w:r>
          </w:p>
        </w:tc>
        <w:tc>
          <w:tcPr>
            <w:tcW w:w="709" w:type="dxa"/>
            <w:hideMark/>
          </w:tcPr>
          <w:p w14:paraId="3FA2D9E1" w14:textId="77777777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8</w:t>
            </w:r>
          </w:p>
        </w:tc>
        <w:tc>
          <w:tcPr>
            <w:tcW w:w="709" w:type="dxa"/>
            <w:hideMark/>
          </w:tcPr>
          <w:p w14:paraId="658D62E7" w14:textId="57914CC9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7</w:t>
            </w:r>
          </w:p>
        </w:tc>
        <w:tc>
          <w:tcPr>
            <w:tcW w:w="1276" w:type="dxa"/>
            <w:hideMark/>
          </w:tcPr>
          <w:p w14:paraId="7C1833C5" w14:textId="77777777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sz w:val="16"/>
                <w:szCs w:val="16"/>
                <w:bdr w:val="none" w:sz="0" w:space="0" w:color="auto" w:frame="1"/>
                <w:lang w:eastAsia="en-AU"/>
              </w:rPr>
              <w:t>Not significant</w:t>
            </w:r>
          </w:p>
        </w:tc>
        <w:tc>
          <w:tcPr>
            <w:tcW w:w="425" w:type="dxa"/>
          </w:tcPr>
          <w:p w14:paraId="4787166F" w14:textId="77777777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4</w:t>
            </w:r>
          </w:p>
        </w:tc>
        <w:tc>
          <w:tcPr>
            <w:tcW w:w="567" w:type="dxa"/>
          </w:tcPr>
          <w:p w14:paraId="2474828F" w14:textId="77777777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1</w:t>
            </w:r>
          </w:p>
        </w:tc>
        <w:tc>
          <w:tcPr>
            <w:tcW w:w="567" w:type="dxa"/>
            <w:hideMark/>
          </w:tcPr>
          <w:p w14:paraId="24C16072" w14:textId="77777777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1</w:t>
            </w:r>
          </w:p>
        </w:tc>
        <w:tc>
          <w:tcPr>
            <w:tcW w:w="567" w:type="dxa"/>
            <w:hideMark/>
          </w:tcPr>
          <w:p w14:paraId="299DCD9B" w14:textId="77777777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850" w:type="dxa"/>
          </w:tcPr>
          <w:p w14:paraId="25E58522" w14:textId="77777777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2</w:t>
            </w:r>
          </w:p>
        </w:tc>
        <w:tc>
          <w:tcPr>
            <w:tcW w:w="567" w:type="dxa"/>
          </w:tcPr>
          <w:p w14:paraId="202FC078" w14:textId="26C67B9B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7DE1E6F2" w14:textId="27809E96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50A40338" w14:textId="37F61438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7C13D19B" w14:textId="76726FF9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301FC732" w14:textId="1F3E962D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425" w:type="dxa"/>
          </w:tcPr>
          <w:p w14:paraId="3249D206" w14:textId="3F13F36C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567" w:type="dxa"/>
          </w:tcPr>
          <w:p w14:paraId="486FE119" w14:textId="7B6E3D1D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71FE0354" w14:textId="4F2B7B4B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567" w:type="dxa"/>
          </w:tcPr>
          <w:p w14:paraId="06C9D426" w14:textId="5225CC87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619532C3" w14:textId="2C113721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4614B1A5" w14:textId="4CAC8F02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6892EC00" w14:textId="5C89A0ED" w:rsidR="003E3AD1" w:rsidRPr="00EE31FF" w:rsidRDefault="00553142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PPNG</w:t>
            </w:r>
          </w:p>
        </w:tc>
        <w:tc>
          <w:tcPr>
            <w:tcW w:w="283" w:type="dxa"/>
          </w:tcPr>
          <w:p w14:paraId="5DF60509" w14:textId="26EF9803" w:rsidR="003E3AD1" w:rsidRPr="00EE31FF" w:rsidRDefault="00553142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709" w:type="dxa"/>
          </w:tcPr>
          <w:p w14:paraId="40A54A27" w14:textId="50A784DA" w:rsidR="003E3AD1" w:rsidRPr="00EE31FF" w:rsidRDefault="00553142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425" w:type="dxa"/>
          </w:tcPr>
          <w:p w14:paraId="09E3E747" w14:textId="45A09043" w:rsidR="003E3AD1" w:rsidRPr="00EE31FF" w:rsidRDefault="00553142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</w:tr>
      <w:tr w:rsidR="00FA34CC" w:rsidRPr="00F153B4" w14:paraId="1B45BD24" w14:textId="47DD20E7" w:rsidTr="00672D9D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hideMark/>
          </w:tcPr>
          <w:p w14:paraId="06312B6A" w14:textId="77777777" w:rsidR="003E3AD1" w:rsidRPr="00EE31FF" w:rsidRDefault="003E3AD1" w:rsidP="00BC368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lastRenderedPageBreak/>
              <w:t>13</w:t>
            </w:r>
          </w:p>
        </w:tc>
        <w:tc>
          <w:tcPr>
            <w:tcW w:w="709" w:type="dxa"/>
            <w:hideMark/>
          </w:tcPr>
          <w:p w14:paraId="275B27CC" w14:textId="77777777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2</w:t>
            </w:r>
          </w:p>
        </w:tc>
        <w:tc>
          <w:tcPr>
            <w:tcW w:w="709" w:type="dxa"/>
            <w:hideMark/>
          </w:tcPr>
          <w:p w14:paraId="6F128FFA" w14:textId="065F1EEC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1</w:t>
            </w:r>
          </w:p>
        </w:tc>
        <w:tc>
          <w:tcPr>
            <w:tcW w:w="1276" w:type="dxa"/>
            <w:hideMark/>
          </w:tcPr>
          <w:p w14:paraId="362A65FA" w14:textId="77777777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hAnsi="Times New Roman" w:cs="Times New Roman"/>
                <w:sz w:val="16"/>
                <w:szCs w:val="16"/>
              </w:rPr>
              <w:t>Significant at </w:t>
            </w:r>
            <w:r w:rsidRPr="00EE31F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p</w:t>
            </w:r>
            <w:r w:rsidRPr="00EE31FF">
              <w:rPr>
                <w:rFonts w:ascii="Times New Roman" w:hAnsi="Times New Roman" w:cs="Times New Roman"/>
                <w:sz w:val="16"/>
                <w:szCs w:val="16"/>
              </w:rPr>
              <w:t> &lt; .05</w:t>
            </w:r>
          </w:p>
        </w:tc>
        <w:tc>
          <w:tcPr>
            <w:tcW w:w="425" w:type="dxa"/>
          </w:tcPr>
          <w:p w14:paraId="139700EA" w14:textId="77777777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567" w:type="dxa"/>
          </w:tcPr>
          <w:p w14:paraId="230AC35D" w14:textId="77777777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3</w:t>
            </w:r>
          </w:p>
        </w:tc>
        <w:tc>
          <w:tcPr>
            <w:tcW w:w="567" w:type="dxa"/>
            <w:hideMark/>
          </w:tcPr>
          <w:p w14:paraId="6EF57CA8" w14:textId="77777777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0</w:t>
            </w:r>
          </w:p>
        </w:tc>
        <w:tc>
          <w:tcPr>
            <w:tcW w:w="567" w:type="dxa"/>
            <w:hideMark/>
          </w:tcPr>
          <w:p w14:paraId="5ABC29DF" w14:textId="77777777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850" w:type="dxa"/>
          </w:tcPr>
          <w:p w14:paraId="7F9F3F20" w14:textId="77777777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3</w:t>
            </w:r>
          </w:p>
        </w:tc>
        <w:tc>
          <w:tcPr>
            <w:tcW w:w="567" w:type="dxa"/>
          </w:tcPr>
          <w:p w14:paraId="2047708A" w14:textId="0C509997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1C05D1CE" w14:textId="0B20F912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6AF50955" w14:textId="0F24408C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91F</w:t>
            </w:r>
          </w:p>
        </w:tc>
        <w:tc>
          <w:tcPr>
            <w:tcW w:w="709" w:type="dxa"/>
          </w:tcPr>
          <w:p w14:paraId="38057587" w14:textId="7CCCE4BE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D95A</w:t>
            </w:r>
          </w:p>
        </w:tc>
        <w:tc>
          <w:tcPr>
            <w:tcW w:w="709" w:type="dxa"/>
          </w:tcPr>
          <w:p w14:paraId="08FE5F24" w14:textId="5B703B77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L421P</w:t>
            </w:r>
          </w:p>
        </w:tc>
        <w:tc>
          <w:tcPr>
            <w:tcW w:w="425" w:type="dxa"/>
          </w:tcPr>
          <w:p w14:paraId="10C64CCC" w14:textId="7BA63A8A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567" w:type="dxa"/>
          </w:tcPr>
          <w:p w14:paraId="54A952F1" w14:textId="3320B911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Mut</w:t>
            </w:r>
          </w:p>
        </w:tc>
        <w:tc>
          <w:tcPr>
            <w:tcW w:w="567" w:type="dxa"/>
          </w:tcPr>
          <w:p w14:paraId="1282382C" w14:textId="0968A19D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567" w:type="dxa"/>
          </w:tcPr>
          <w:p w14:paraId="62795A3F" w14:textId="0E0CAEBF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1DE89D51" w14:textId="2B7CC734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14C86860" w14:textId="12F72183" w:rsidR="003E3AD1" w:rsidRPr="00EE31FF" w:rsidRDefault="003E3AD1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24596983" w14:textId="7E2A740B" w:rsidR="003E3AD1" w:rsidRPr="00EE31FF" w:rsidRDefault="00553142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LS</w:t>
            </w:r>
          </w:p>
        </w:tc>
        <w:tc>
          <w:tcPr>
            <w:tcW w:w="283" w:type="dxa"/>
          </w:tcPr>
          <w:p w14:paraId="01C2BC56" w14:textId="3DB2BFA2" w:rsidR="003E3AD1" w:rsidRPr="00EE31FF" w:rsidRDefault="00553142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709" w:type="dxa"/>
          </w:tcPr>
          <w:p w14:paraId="02B2D280" w14:textId="15C0A2E3" w:rsidR="003E3AD1" w:rsidRPr="00EE31FF" w:rsidRDefault="000573AF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R</w:t>
            </w:r>
          </w:p>
        </w:tc>
        <w:tc>
          <w:tcPr>
            <w:tcW w:w="425" w:type="dxa"/>
          </w:tcPr>
          <w:p w14:paraId="4B009D1F" w14:textId="56F76F26" w:rsidR="003E3AD1" w:rsidRPr="00EE31FF" w:rsidRDefault="00553142" w:rsidP="00BC368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</w:tr>
      <w:tr w:rsidR="005F0B42" w:rsidRPr="00F153B4" w14:paraId="50861938" w14:textId="0F4C5446" w:rsidTr="00672D9D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hideMark/>
          </w:tcPr>
          <w:p w14:paraId="5D75D422" w14:textId="77777777" w:rsidR="005F0B42" w:rsidRPr="00EE31FF" w:rsidRDefault="005F0B42" w:rsidP="005F0B42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4</w:t>
            </w:r>
          </w:p>
        </w:tc>
        <w:tc>
          <w:tcPr>
            <w:tcW w:w="709" w:type="dxa"/>
            <w:hideMark/>
          </w:tcPr>
          <w:p w14:paraId="0C581630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2</w:t>
            </w:r>
          </w:p>
        </w:tc>
        <w:tc>
          <w:tcPr>
            <w:tcW w:w="709" w:type="dxa"/>
            <w:hideMark/>
          </w:tcPr>
          <w:p w14:paraId="2A57F041" w14:textId="0087B122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1276" w:type="dxa"/>
            <w:hideMark/>
          </w:tcPr>
          <w:p w14:paraId="0AA8A5AA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hAnsi="Times New Roman" w:cs="Times New Roman"/>
                <w:sz w:val="16"/>
                <w:szCs w:val="16"/>
              </w:rPr>
              <w:t>Significant at </w:t>
            </w:r>
            <w:r w:rsidRPr="00EE31F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p</w:t>
            </w:r>
            <w:r w:rsidRPr="00EE31FF">
              <w:rPr>
                <w:rFonts w:ascii="Times New Roman" w:hAnsi="Times New Roman" w:cs="Times New Roman"/>
                <w:sz w:val="16"/>
                <w:szCs w:val="16"/>
              </w:rPr>
              <w:t> &lt; .05</w:t>
            </w:r>
          </w:p>
        </w:tc>
        <w:tc>
          <w:tcPr>
            <w:tcW w:w="425" w:type="dxa"/>
          </w:tcPr>
          <w:p w14:paraId="02E81924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567" w:type="dxa"/>
          </w:tcPr>
          <w:p w14:paraId="1D193E44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2</w:t>
            </w:r>
          </w:p>
        </w:tc>
        <w:tc>
          <w:tcPr>
            <w:tcW w:w="567" w:type="dxa"/>
            <w:hideMark/>
          </w:tcPr>
          <w:p w14:paraId="6C76756B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3</w:t>
            </w:r>
          </w:p>
        </w:tc>
        <w:tc>
          <w:tcPr>
            <w:tcW w:w="567" w:type="dxa"/>
            <w:hideMark/>
          </w:tcPr>
          <w:p w14:paraId="17837BFD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2</w:t>
            </w:r>
          </w:p>
        </w:tc>
        <w:tc>
          <w:tcPr>
            <w:tcW w:w="850" w:type="dxa"/>
          </w:tcPr>
          <w:p w14:paraId="2A3864F7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7</w:t>
            </w:r>
          </w:p>
        </w:tc>
        <w:tc>
          <w:tcPr>
            <w:tcW w:w="567" w:type="dxa"/>
          </w:tcPr>
          <w:p w14:paraId="03EC6DCA" w14:textId="0AFFD865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18913769" w14:textId="141D5EA8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3FA9C35C" w14:textId="17989D65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91F</w:t>
            </w:r>
          </w:p>
        </w:tc>
        <w:tc>
          <w:tcPr>
            <w:tcW w:w="709" w:type="dxa"/>
          </w:tcPr>
          <w:p w14:paraId="4B020C76" w14:textId="54DAF485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D95A</w:t>
            </w:r>
          </w:p>
        </w:tc>
        <w:tc>
          <w:tcPr>
            <w:tcW w:w="709" w:type="dxa"/>
          </w:tcPr>
          <w:p w14:paraId="7670A5F1" w14:textId="6EE3816F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L421P</w:t>
            </w:r>
          </w:p>
        </w:tc>
        <w:tc>
          <w:tcPr>
            <w:tcW w:w="425" w:type="dxa"/>
          </w:tcPr>
          <w:p w14:paraId="4E942F20" w14:textId="28E9677A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567" w:type="dxa"/>
          </w:tcPr>
          <w:p w14:paraId="33A839D1" w14:textId="1D337961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1B6E27CF" w14:textId="5AC451B5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567" w:type="dxa"/>
          </w:tcPr>
          <w:p w14:paraId="4E3E6F16" w14:textId="387F73EE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4A97989B" w14:textId="6CF2E40A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1329F7A8" w14:textId="2DCD53A4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57D2F566" w14:textId="147C9320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LS</w:t>
            </w:r>
          </w:p>
        </w:tc>
        <w:tc>
          <w:tcPr>
            <w:tcW w:w="283" w:type="dxa"/>
          </w:tcPr>
          <w:p w14:paraId="2BC68450" w14:textId="0A24E282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709" w:type="dxa"/>
          </w:tcPr>
          <w:p w14:paraId="4AEF39B8" w14:textId="64D99FA4" w:rsidR="005F0B42" w:rsidRPr="00EE31FF" w:rsidRDefault="000573AF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R</w:t>
            </w:r>
          </w:p>
        </w:tc>
        <w:tc>
          <w:tcPr>
            <w:tcW w:w="425" w:type="dxa"/>
          </w:tcPr>
          <w:p w14:paraId="24FAB3A1" w14:textId="0CE08E8A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</w:tr>
      <w:tr w:rsidR="005F0B42" w:rsidRPr="00F153B4" w14:paraId="484FF6E1" w14:textId="33EB297B" w:rsidTr="00672D9D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hideMark/>
          </w:tcPr>
          <w:p w14:paraId="438249BE" w14:textId="77777777" w:rsidR="005F0B42" w:rsidRPr="00EE31FF" w:rsidRDefault="005F0B42" w:rsidP="005F0B42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5</w:t>
            </w:r>
          </w:p>
        </w:tc>
        <w:tc>
          <w:tcPr>
            <w:tcW w:w="709" w:type="dxa"/>
            <w:hideMark/>
          </w:tcPr>
          <w:p w14:paraId="7853D40A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4</w:t>
            </w:r>
          </w:p>
        </w:tc>
        <w:tc>
          <w:tcPr>
            <w:tcW w:w="709" w:type="dxa"/>
            <w:hideMark/>
          </w:tcPr>
          <w:p w14:paraId="42FA718E" w14:textId="68FE9C28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6</w:t>
            </w:r>
          </w:p>
        </w:tc>
        <w:tc>
          <w:tcPr>
            <w:tcW w:w="1276" w:type="dxa"/>
            <w:hideMark/>
          </w:tcPr>
          <w:p w14:paraId="1CE31A0C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Not significant</w:t>
            </w:r>
          </w:p>
        </w:tc>
        <w:tc>
          <w:tcPr>
            <w:tcW w:w="425" w:type="dxa"/>
          </w:tcPr>
          <w:p w14:paraId="4F6B0072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4</w:t>
            </w:r>
          </w:p>
        </w:tc>
        <w:tc>
          <w:tcPr>
            <w:tcW w:w="567" w:type="dxa"/>
          </w:tcPr>
          <w:p w14:paraId="56FCF732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6</w:t>
            </w:r>
          </w:p>
        </w:tc>
        <w:tc>
          <w:tcPr>
            <w:tcW w:w="567" w:type="dxa"/>
            <w:hideMark/>
          </w:tcPr>
          <w:p w14:paraId="41A41494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9</w:t>
            </w:r>
          </w:p>
        </w:tc>
        <w:tc>
          <w:tcPr>
            <w:tcW w:w="567" w:type="dxa"/>
            <w:hideMark/>
          </w:tcPr>
          <w:p w14:paraId="4EB63C52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850" w:type="dxa"/>
          </w:tcPr>
          <w:p w14:paraId="4034E55D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567" w:type="dxa"/>
          </w:tcPr>
          <w:p w14:paraId="37417347" w14:textId="45C4FCD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00EEB20E" w14:textId="3124AB95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61BF84EA" w14:textId="0C8F4FE0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91F</w:t>
            </w:r>
          </w:p>
        </w:tc>
        <w:tc>
          <w:tcPr>
            <w:tcW w:w="709" w:type="dxa"/>
          </w:tcPr>
          <w:p w14:paraId="6B49B2A3" w14:textId="70F7F2C1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D95A</w:t>
            </w:r>
          </w:p>
        </w:tc>
        <w:tc>
          <w:tcPr>
            <w:tcW w:w="709" w:type="dxa"/>
          </w:tcPr>
          <w:p w14:paraId="7B36C910" w14:textId="7328C0A9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425" w:type="dxa"/>
          </w:tcPr>
          <w:p w14:paraId="16428362" w14:textId="7D73F89F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567" w:type="dxa"/>
          </w:tcPr>
          <w:p w14:paraId="18DFC781" w14:textId="6515D4E2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200C9F9B" w14:textId="1194DC50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567" w:type="dxa"/>
          </w:tcPr>
          <w:p w14:paraId="493F2434" w14:textId="16D4A65B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37D003C9" w14:textId="3D233EC8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53CE1A06" w14:textId="390E8522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Mosaic</w:t>
            </w:r>
          </w:p>
        </w:tc>
        <w:tc>
          <w:tcPr>
            <w:tcW w:w="709" w:type="dxa"/>
          </w:tcPr>
          <w:p w14:paraId="6354DCBB" w14:textId="6D7D5414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PPNG</w:t>
            </w:r>
          </w:p>
        </w:tc>
        <w:tc>
          <w:tcPr>
            <w:tcW w:w="283" w:type="dxa"/>
          </w:tcPr>
          <w:p w14:paraId="564BE2C6" w14:textId="4D28303D" w:rsidR="005F0B42" w:rsidRPr="00EE31FF" w:rsidRDefault="00E775B7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709" w:type="dxa"/>
          </w:tcPr>
          <w:p w14:paraId="2C1672AD" w14:textId="0BCE361D" w:rsidR="005F0B42" w:rsidRPr="00EE31FF" w:rsidRDefault="00E775B7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R</w:t>
            </w:r>
          </w:p>
        </w:tc>
        <w:tc>
          <w:tcPr>
            <w:tcW w:w="425" w:type="dxa"/>
          </w:tcPr>
          <w:p w14:paraId="243D5D60" w14:textId="4884A799" w:rsidR="005F0B42" w:rsidRPr="00EE31FF" w:rsidRDefault="00E775B7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</w:tr>
      <w:tr w:rsidR="005F0B42" w:rsidRPr="00F153B4" w14:paraId="774F9427" w14:textId="370803CF" w:rsidTr="00672D9D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hideMark/>
          </w:tcPr>
          <w:p w14:paraId="3EBEE443" w14:textId="77777777" w:rsidR="005F0B42" w:rsidRPr="00EE31FF" w:rsidRDefault="005F0B42" w:rsidP="005F0B42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6</w:t>
            </w:r>
          </w:p>
        </w:tc>
        <w:tc>
          <w:tcPr>
            <w:tcW w:w="709" w:type="dxa"/>
            <w:hideMark/>
          </w:tcPr>
          <w:p w14:paraId="3C47C5F7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5</w:t>
            </w:r>
          </w:p>
        </w:tc>
        <w:tc>
          <w:tcPr>
            <w:tcW w:w="709" w:type="dxa"/>
            <w:hideMark/>
          </w:tcPr>
          <w:p w14:paraId="28827697" w14:textId="06D7F12A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5</w:t>
            </w:r>
          </w:p>
        </w:tc>
        <w:tc>
          <w:tcPr>
            <w:tcW w:w="1276" w:type="dxa"/>
            <w:hideMark/>
          </w:tcPr>
          <w:p w14:paraId="300C3AE0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Not significant</w:t>
            </w:r>
          </w:p>
        </w:tc>
        <w:tc>
          <w:tcPr>
            <w:tcW w:w="425" w:type="dxa"/>
          </w:tcPr>
          <w:p w14:paraId="603B69CE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7</w:t>
            </w:r>
          </w:p>
        </w:tc>
        <w:tc>
          <w:tcPr>
            <w:tcW w:w="567" w:type="dxa"/>
          </w:tcPr>
          <w:p w14:paraId="6256FA25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3</w:t>
            </w:r>
          </w:p>
        </w:tc>
        <w:tc>
          <w:tcPr>
            <w:tcW w:w="567" w:type="dxa"/>
            <w:hideMark/>
          </w:tcPr>
          <w:p w14:paraId="3DC75660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5</w:t>
            </w:r>
          </w:p>
        </w:tc>
        <w:tc>
          <w:tcPr>
            <w:tcW w:w="567" w:type="dxa"/>
            <w:hideMark/>
          </w:tcPr>
          <w:p w14:paraId="23498129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850" w:type="dxa"/>
          </w:tcPr>
          <w:p w14:paraId="55ECC507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5</w:t>
            </w:r>
          </w:p>
        </w:tc>
        <w:tc>
          <w:tcPr>
            <w:tcW w:w="567" w:type="dxa"/>
          </w:tcPr>
          <w:p w14:paraId="016DA126" w14:textId="66D7470C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6152390C" w14:textId="6BCD81FB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Mut</w:t>
            </w:r>
          </w:p>
        </w:tc>
        <w:tc>
          <w:tcPr>
            <w:tcW w:w="567" w:type="dxa"/>
          </w:tcPr>
          <w:p w14:paraId="0A7956A7" w14:textId="76FEBADC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42CEC98F" w14:textId="255386E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3D111D6D" w14:textId="106B24DC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425" w:type="dxa"/>
          </w:tcPr>
          <w:p w14:paraId="599CE82A" w14:textId="7971D6B2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567" w:type="dxa"/>
          </w:tcPr>
          <w:p w14:paraId="20BB64A3" w14:textId="1F467582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2FE97ACA" w14:textId="6D16C60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567" w:type="dxa"/>
          </w:tcPr>
          <w:p w14:paraId="58DE5143" w14:textId="1DB7F78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7D1F52AC" w14:textId="0C2C4EE8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5F6EA026" w14:textId="7D1638EC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54C8571D" w14:textId="2E77B060" w:rsidR="005F0B42" w:rsidRPr="00EE31FF" w:rsidRDefault="0040468E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LS</w:t>
            </w:r>
          </w:p>
        </w:tc>
        <w:tc>
          <w:tcPr>
            <w:tcW w:w="283" w:type="dxa"/>
          </w:tcPr>
          <w:p w14:paraId="3FBBB0AE" w14:textId="40B622F9" w:rsidR="005F0B42" w:rsidRPr="00EE31FF" w:rsidRDefault="0040468E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709" w:type="dxa"/>
          </w:tcPr>
          <w:p w14:paraId="4400CD54" w14:textId="26688AF7" w:rsidR="005F0B42" w:rsidRPr="00EE31FF" w:rsidRDefault="0040468E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425" w:type="dxa"/>
          </w:tcPr>
          <w:p w14:paraId="1572FF25" w14:textId="13A7FDC6" w:rsidR="005F0B42" w:rsidRPr="00EE31FF" w:rsidRDefault="0040468E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R</w:t>
            </w:r>
          </w:p>
        </w:tc>
      </w:tr>
      <w:tr w:rsidR="005F0B42" w:rsidRPr="00F153B4" w14:paraId="287C95FD" w14:textId="5D6E58ED" w:rsidTr="00672D9D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hideMark/>
          </w:tcPr>
          <w:p w14:paraId="42F38A9D" w14:textId="77777777" w:rsidR="005F0B42" w:rsidRPr="00EE31FF" w:rsidRDefault="005F0B42" w:rsidP="005F0B42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7</w:t>
            </w:r>
          </w:p>
        </w:tc>
        <w:tc>
          <w:tcPr>
            <w:tcW w:w="709" w:type="dxa"/>
            <w:hideMark/>
          </w:tcPr>
          <w:p w14:paraId="141978FD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5</w:t>
            </w:r>
          </w:p>
        </w:tc>
        <w:tc>
          <w:tcPr>
            <w:tcW w:w="709" w:type="dxa"/>
            <w:hideMark/>
          </w:tcPr>
          <w:p w14:paraId="30432E1E" w14:textId="05D50548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2</w:t>
            </w:r>
          </w:p>
        </w:tc>
        <w:tc>
          <w:tcPr>
            <w:tcW w:w="1276" w:type="dxa"/>
            <w:hideMark/>
          </w:tcPr>
          <w:p w14:paraId="1C4D152F" w14:textId="180C09CD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Not significant</w:t>
            </w:r>
          </w:p>
        </w:tc>
        <w:tc>
          <w:tcPr>
            <w:tcW w:w="425" w:type="dxa"/>
          </w:tcPr>
          <w:p w14:paraId="54326F36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567" w:type="dxa"/>
          </w:tcPr>
          <w:p w14:paraId="2DE13ADE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7</w:t>
            </w:r>
          </w:p>
        </w:tc>
        <w:tc>
          <w:tcPr>
            <w:tcW w:w="567" w:type="dxa"/>
            <w:hideMark/>
          </w:tcPr>
          <w:p w14:paraId="349C1EBB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6</w:t>
            </w:r>
          </w:p>
        </w:tc>
        <w:tc>
          <w:tcPr>
            <w:tcW w:w="567" w:type="dxa"/>
            <w:hideMark/>
          </w:tcPr>
          <w:p w14:paraId="6453BBBB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850" w:type="dxa"/>
          </w:tcPr>
          <w:p w14:paraId="7B55DFEE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567" w:type="dxa"/>
          </w:tcPr>
          <w:p w14:paraId="12559532" w14:textId="4600663B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5EA90AAC" w14:textId="185EBC94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6D7B4886" w14:textId="359FA89F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91F</w:t>
            </w:r>
          </w:p>
        </w:tc>
        <w:tc>
          <w:tcPr>
            <w:tcW w:w="709" w:type="dxa"/>
          </w:tcPr>
          <w:p w14:paraId="6E6C0030" w14:textId="4914A68A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D95A</w:t>
            </w:r>
          </w:p>
        </w:tc>
        <w:tc>
          <w:tcPr>
            <w:tcW w:w="709" w:type="dxa"/>
          </w:tcPr>
          <w:p w14:paraId="126F9843" w14:textId="3845E09D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L421P</w:t>
            </w:r>
          </w:p>
        </w:tc>
        <w:tc>
          <w:tcPr>
            <w:tcW w:w="425" w:type="dxa"/>
          </w:tcPr>
          <w:p w14:paraId="6AE11CCA" w14:textId="6BC6B0C3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567" w:type="dxa"/>
          </w:tcPr>
          <w:p w14:paraId="037B779D" w14:textId="40781EDA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32F930CB" w14:textId="5B446E54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567" w:type="dxa"/>
          </w:tcPr>
          <w:p w14:paraId="61D36E0D" w14:textId="6B498440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301DB4AF" w14:textId="1ADBE25D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72F34AD1" w14:textId="5892B230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0D32BF45" w14:textId="73A2B89D" w:rsidR="005F0B42" w:rsidRPr="00EE31FF" w:rsidRDefault="00651ED8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LS</w:t>
            </w:r>
          </w:p>
        </w:tc>
        <w:tc>
          <w:tcPr>
            <w:tcW w:w="283" w:type="dxa"/>
          </w:tcPr>
          <w:p w14:paraId="5B941608" w14:textId="44914E61" w:rsidR="005F0B42" w:rsidRPr="00EE31FF" w:rsidRDefault="00651ED8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709" w:type="dxa"/>
          </w:tcPr>
          <w:p w14:paraId="02A45220" w14:textId="0DE0951B" w:rsidR="005F0B42" w:rsidRPr="00EE31FF" w:rsidRDefault="000573AF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R</w:t>
            </w:r>
          </w:p>
        </w:tc>
        <w:tc>
          <w:tcPr>
            <w:tcW w:w="425" w:type="dxa"/>
          </w:tcPr>
          <w:p w14:paraId="6A59209E" w14:textId="3DB8CD44" w:rsidR="005F0B42" w:rsidRPr="00EE31FF" w:rsidRDefault="00651ED8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</w:tr>
      <w:tr w:rsidR="005F0B42" w:rsidRPr="00F153B4" w14:paraId="778994E6" w14:textId="7D3087A0" w:rsidTr="00672D9D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hideMark/>
          </w:tcPr>
          <w:p w14:paraId="4E92CD5F" w14:textId="77777777" w:rsidR="005F0B42" w:rsidRPr="00EE31FF" w:rsidRDefault="005F0B42" w:rsidP="005F0B42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8</w:t>
            </w:r>
          </w:p>
        </w:tc>
        <w:tc>
          <w:tcPr>
            <w:tcW w:w="709" w:type="dxa"/>
            <w:hideMark/>
          </w:tcPr>
          <w:p w14:paraId="70DD93C5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5</w:t>
            </w:r>
          </w:p>
        </w:tc>
        <w:tc>
          <w:tcPr>
            <w:tcW w:w="709" w:type="dxa"/>
            <w:hideMark/>
          </w:tcPr>
          <w:p w14:paraId="7F7AD9BC" w14:textId="65C9A423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2</w:t>
            </w:r>
          </w:p>
        </w:tc>
        <w:tc>
          <w:tcPr>
            <w:tcW w:w="1276" w:type="dxa"/>
            <w:hideMark/>
          </w:tcPr>
          <w:p w14:paraId="26FFF42A" w14:textId="20E0B48C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Not significant</w:t>
            </w:r>
          </w:p>
        </w:tc>
        <w:tc>
          <w:tcPr>
            <w:tcW w:w="425" w:type="dxa"/>
          </w:tcPr>
          <w:p w14:paraId="4446B444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4</w:t>
            </w:r>
          </w:p>
        </w:tc>
        <w:tc>
          <w:tcPr>
            <w:tcW w:w="567" w:type="dxa"/>
          </w:tcPr>
          <w:p w14:paraId="677E79B4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3</w:t>
            </w:r>
          </w:p>
        </w:tc>
        <w:tc>
          <w:tcPr>
            <w:tcW w:w="567" w:type="dxa"/>
            <w:hideMark/>
          </w:tcPr>
          <w:p w14:paraId="7A0FE8E5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6</w:t>
            </w:r>
          </w:p>
        </w:tc>
        <w:tc>
          <w:tcPr>
            <w:tcW w:w="567" w:type="dxa"/>
            <w:hideMark/>
          </w:tcPr>
          <w:p w14:paraId="4F6698B8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850" w:type="dxa"/>
          </w:tcPr>
          <w:p w14:paraId="2DFDAAAE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567" w:type="dxa"/>
          </w:tcPr>
          <w:p w14:paraId="00B59C75" w14:textId="057536C3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03B21EE0" w14:textId="7CC284C4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6E789E91" w14:textId="7E636F20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91F</w:t>
            </w:r>
          </w:p>
        </w:tc>
        <w:tc>
          <w:tcPr>
            <w:tcW w:w="709" w:type="dxa"/>
          </w:tcPr>
          <w:p w14:paraId="4864662C" w14:textId="47AB23C6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D95G</w:t>
            </w:r>
          </w:p>
        </w:tc>
        <w:tc>
          <w:tcPr>
            <w:tcW w:w="709" w:type="dxa"/>
          </w:tcPr>
          <w:p w14:paraId="093553EE" w14:textId="0B88343B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L421P</w:t>
            </w:r>
          </w:p>
        </w:tc>
        <w:tc>
          <w:tcPr>
            <w:tcW w:w="425" w:type="dxa"/>
          </w:tcPr>
          <w:p w14:paraId="5BDC35EF" w14:textId="034871FC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567" w:type="dxa"/>
          </w:tcPr>
          <w:p w14:paraId="34C1E33C" w14:textId="0D498D04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44B05577" w14:textId="59B39C55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567" w:type="dxa"/>
          </w:tcPr>
          <w:p w14:paraId="256ED5C3" w14:textId="5A815D75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G45D</w:t>
            </w:r>
          </w:p>
        </w:tc>
        <w:tc>
          <w:tcPr>
            <w:tcW w:w="709" w:type="dxa"/>
          </w:tcPr>
          <w:p w14:paraId="20B78A2F" w14:textId="0087D99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A501V</w:t>
            </w:r>
          </w:p>
        </w:tc>
        <w:tc>
          <w:tcPr>
            <w:tcW w:w="567" w:type="dxa"/>
          </w:tcPr>
          <w:p w14:paraId="65F75EE8" w14:textId="0ECAD06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0DB6DCEC" w14:textId="60E6C723" w:rsidR="005F0B42" w:rsidRPr="00EE31FF" w:rsidRDefault="0049382D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LS</w:t>
            </w:r>
          </w:p>
        </w:tc>
        <w:tc>
          <w:tcPr>
            <w:tcW w:w="283" w:type="dxa"/>
          </w:tcPr>
          <w:p w14:paraId="4303A629" w14:textId="10728161" w:rsidR="005F0B42" w:rsidRPr="00EE31FF" w:rsidRDefault="0049382D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709" w:type="dxa"/>
          </w:tcPr>
          <w:p w14:paraId="1E8DFB58" w14:textId="4A9B052A" w:rsidR="005F0B42" w:rsidRPr="00EE31FF" w:rsidRDefault="000573AF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R</w:t>
            </w:r>
          </w:p>
        </w:tc>
        <w:tc>
          <w:tcPr>
            <w:tcW w:w="425" w:type="dxa"/>
          </w:tcPr>
          <w:p w14:paraId="2367A2F7" w14:textId="5FDE6C3A" w:rsidR="005F0B42" w:rsidRPr="00EE31FF" w:rsidRDefault="0049382D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</w:tr>
      <w:tr w:rsidR="005F0B42" w:rsidRPr="00F153B4" w14:paraId="4269A9BF" w14:textId="0DE96023" w:rsidTr="00672D9D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hideMark/>
          </w:tcPr>
          <w:p w14:paraId="74222487" w14:textId="77777777" w:rsidR="005F0B42" w:rsidRPr="00EE31FF" w:rsidRDefault="005F0B42" w:rsidP="005F0B42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9</w:t>
            </w:r>
          </w:p>
        </w:tc>
        <w:tc>
          <w:tcPr>
            <w:tcW w:w="709" w:type="dxa"/>
            <w:hideMark/>
          </w:tcPr>
          <w:p w14:paraId="5CE03B50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4</w:t>
            </w:r>
          </w:p>
        </w:tc>
        <w:tc>
          <w:tcPr>
            <w:tcW w:w="709" w:type="dxa"/>
            <w:hideMark/>
          </w:tcPr>
          <w:p w14:paraId="21505809" w14:textId="23516940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2</w:t>
            </w:r>
          </w:p>
        </w:tc>
        <w:tc>
          <w:tcPr>
            <w:tcW w:w="1276" w:type="dxa"/>
            <w:hideMark/>
          </w:tcPr>
          <w:p w14:paraId="224E214C" w14:textId="677B25BD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Not significant</w:t>
            </w:r>
          </w:p>
        </w:tc>
        <w:tc>
          <w:tcPr>
            <w:tcW w:w="425" w:type="dxa"/>
          </w:tcPr>
          <w:p w14:paraId="2A6013C9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2</w:t>
            </w:r>
          </w:p>
        </w:tc>
        <w:tc>
          <w:tcPr>
            <w:tcW w:w="567" w:type="dxa"/>
          </w:tcPr>
          <w:p w14:paraId="42E3E22E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4</w:t>
            </w:r>
          </w:p>
        </w:tc>
        <w:tc>
          <w:tcPr>
            <w:tcW w:w="567" w:type="dxa"/>
            <w:hideMark/>
          </w:tcPr>
          <w:p w14:paraId="3B68E896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567" w:type="dxa"/>
            <w:hideMark/>
          </w:tcPr>
          <w:p w14:paraId="42AF8F38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6</w:t>
            </w:r>
          </w:p>
        </w:tc>
        <w:tc>
          <w:tcPr>
            <w:tcW w:w="850" w:type="dxa"/>
          </w:tcPr>
          <w:p w14:paraId="6416312E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567" w:type="dxa"/>
          </w:tcPr>
          <w:p w14:paraId="374685B0" w14:textId="4D6C60AB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0E50D417" w14:textId="51C55790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492172CC" w14:textId="2FEB3456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6DD040EE" w14:textId="6D43911E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424AA552" w14:textId="54232FD9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L421P</w:t>
            </w:r>
          </w:p>
        </w:tc>
        <w:tc>
          <w:tcPr>
            <w:tcW w:w="425" w:type="dxa"/>
          </w:tcPr>
          <w:p w14:paraId="6ECFE7A2" w14:textId="64EF6CB9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567" w:type="dxa"/>
          </w:tcPr>
          <w:p w14:paraId="41951D8A" w14:textId="502AEDB1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7CE3E1A0" w14:textId="19ED7C24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567" w:type="dxa"/>
          </w:tcPr>
          <w:p w14:paraId="3A864A3D" w14:textId="46C02694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42D78DB1" w14:textId="76B31420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46E96D8D" w14:textId="15A9C7A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38475256" w14:textId="706CE5F7" w:rsidR="005F0B42" w:rsidRPr="00EE31FF" w:rsidRDefault="0049382D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LS</w:t>
            </w:r>
          </w:p>
        </w:tc>
        <w:tc>
          <w:tcPr>
            <w:tcW w:w="283" w:type="dxa"/>
          </w:tcPr>
          <w:p w14:paraId="059C64D3" w14:textId="1CBF1E75" w:rsidR="005F0B42" w:rsidRPr="00EE31FF" w:rsidRDefault="0049382D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709" w:type="dxa"/>
          </w:tcPr>
          <w:p w14:paraId="1CDF042E" w14:textId="6B002D5E" w:rsidR="005F0B42" w:rsidRPr="00EE31FF" w:rsidRDefault="0049382D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425" w:type="dxa"/>
          </w:tcPr>
          <w:p w14:paraId="7ADDB889" w14:textId="00D95834" w:rsidR="005F0B42" w:rsidRPr="00EE31FF" w:rsidRDefault="0049382D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</w:tr>
      <w:tr w:rsidR="005F0B42" w:rsidRPr="00F153B4" w14:paraId="25F17C25" w14:textId="360699BB" w:rsidTr="00672D9D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hideMark/>
          </w:tcPr>
          <w:p w14:paraId="6AA1DDC6" w14:textId="77777777" w:rsidR="005F0B42" w:rsidRPr="00EE31FF" w:rsidRDefault="005F0B42" w:rsidP="005F0B42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20</w:t>
            </w:r>
          </w:p>
        </w:tc>
        <w:tc>
          <w:tcPr>
            <w:tcW w:w="709" w:type="dxa"/>
            <w:hideMark/>
          </w:tcPr>
          <w:p w14:paraId="5EC5E984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2</w:t>
            </w:r>
          </w:p>
        </w:tc>
        <w:tc>
          <w:tcPr>
            <w:tcW w:w="709" w:type="dxa"/>
            <w:hideMark/>
          </w:tcPr>
          <w:p w14:paraId="699C5F11" w14:textId="6601EA4A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4</w:t>
            </w:r>
          </w:p>
        </w:tc>
        <w:tc>
          <w:tcPr>
            <w:tcW w:w="1276" w:type="dxa"/>
            <w:hideMark/>
          </w:tcPr>
          <w:p w14:paraId="2EF80185" w14:textId="7A63BD6A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Not significant</w:t>
            </w:r>
          </w:p>
        </w:tc>
        <w:tc>
          <w:tcPr>
            <w:tcW w:w="425" w:type="dxa"/>
          </w:tcPr>
          <w:p w14:paraId="7B5F05D5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4</w:t>
            </w:r>
          </w:p>
        </w:tc>
        <w:tc>
          <w:tcPr>
            <w:tcW w:w="567" w:type="dxa"/>
          </w:tcPr>
          <w:p w14:paraId="076FB744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2</w:t>
            </w:r>
          </w:p>
        </w:tc>
        <w:tc>
          <w:tcPr>
            <w:tcW w:w="567" w:type="dxa"/>
            <w:hideMark/>
          </w:tcPr>
          <w:p w14:paraId="63D65AFB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6</w:t>
            </w:r>
          </w:p>
        </w:tc>
        <w:tc>
          <w:tcPr>
            <w:tcW w:w="567" w:type="dxa"/>
            <w:hideMark/>
          </w:tcPr>
          <w:p w14:paraId="316D40A0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850" w:type="dxa"/>
          </w:tcPr>
          <w:p w14:paraId="4755141D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567" w:type="dxa"/>
          </w:tcPr>
          <w:p w14:paraId="58C5E573" w14:textId="1ABD082E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76FC6571" w14:textId="60EF9085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0414FFC9" w14:textId="5494C9C4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91F</w:t>
            </w:r>
          </w:p>
        </w:tc>
        <w:tc>
          <w:tcPr>
            <w:tcW w:w="709" w:type="dxa"/>
          </w:tcPr>
          <w:p w14:paraId="2A7C6C69" w14:textId="6B0D4169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D95A</w:t>
            </w:r>
          </w:p>
        </w:tc>
        <w:tc>
          <w:tcPr>
            <w:tcW w:w="709" w:type="dxa"/>
          </w:tcPr>
          <w:p w14:paraId="2E9AE2B6" w14:textId="769357D8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425" w:type="dxa"/>
          </w:tcPr>
          <w:p w14:paraId="2E080425" w14:textId="0D9DFFAB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567" w:type="dxa"/>
          </w:tcPr>
          <w:p w14:paraId="1BF98AB2" w14:textId="016602E4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2215E09F" w14:textId="4189880B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567" w:type="dxa"/>
          </w:tcPr>
          <w:p w14:paraId="06884FCA" w14:textId="5434F612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5833C775" w14:textId="4F17F82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208F790F" w14:textId="2D5D090B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7FA92365" w14:textId="0E917880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PPNG</w:t>
            </w:r>
          </w:p>
        </w:tc>
        <w:tc>
          <w:tcPr>
            <w:tcW w:w="283" w:type="dxa"/>
          </w:tcPr>
          <w:p w14:paraId="047470EE" w14:textId="7DC8892F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709" w:type="dxa"/>
          </w:tcPr>
          <w:p w14:paraId="0A38B625" w14:textId="0C91503D" w:rsidR="005F0B42" w:rsidRPr="00EE31FF" w:rsidRDefault="000573AF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R</w:t>
            </w:r>
          </w:p>
        </w:tc>
        <w:tc>
          <w:tcPr>
            <w:tcW w:w="425" w:type="dxa"/>
          </w:tcPr>
          <w:p w14:paraId="7D35B619" w14:textId="57D7D7A9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</w:tr>
      <w:tr w:rsidR="005F0B42" w:rsidRPr="00F153B4" w14:paraId="5A145E17" w14:textId="3FE771CA" w:rsidTr="00672D9D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hideMark/>
          </w:tcPr>
          <w:p w14:paraId="3C346897" w14:textId="77777777" w:rsidR="005F0B42" w:rsidRPr="00EE31FF" w:rsidRDefault="005F0B42" w:rsidP="005F0B42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21</w:t>
            </w:r>
          </w:p>
        </w:tc>
        <w:tc>
          <w:tcPr>
            <w:tcW w:w="709" w:type="dxa"/>
            <w:hideMark/>
          </w:tcPr>
          <w:p w14:paraId="419D37D5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4</w:t>
            </w:r>
          </w:p>
        </w:tc>
        <w:tc>
          <w:tcPr>
            <w:tcW w:w="709" w:type="dxa"/>
            <w:hideMark/>
          </w:tcPr>
          <w:p w14:paraId="4773AB17" w14:textId="3FD9CCE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2</w:t>
            </w:r>
          </w:p>
        </w:tc>
        <w:tc>
          <w:tcPr>
            <w:tcW w:w="1276" w:type="dxa"/>
            <w:hideMark/>
          </w:tcPr>
          <w:p w14:paraId="3B775A7C" w14:textId="5F669214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Not significant</w:t>
            </w:r>
          </w:p>
        </w:tc>
        <w:tc>
          <w:tcPr>
            <w:tcW w:w="425" w:type="dxa"/>
          </w:tcPr>
          <w:p w14:paraId="6CD72BAC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567" w:type="dxa"/>
          </w:tcPr>
          <w:p w14:paraId="15B36384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6</w:t>
            </w:r>
          </w:p>
        </w:tc>
        <w:tc>
          <w:tcPr>
            <w:tcW w:w="567" w:type="dxa"/>
            <w:hideMark/>
          </w:tcPr>
          <w:p w14:paraId="1DFD8683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4</w:t>
            </w:r>
          </w:p>
        </w:tc>
        <w:tc>
          <w:tcPr>
            <w:tcW w:w="567" w:type="dxa"/>
            <w:hideMark/>
          </w:tcPr>
          <w:p w14:paraId="221E14FA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850" w:type="dxa"/>
          </w:tcPr>
          <w:p w14:paraId="771775F0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567" w:type="dxa"/>
          </w:tcPr>
          <w:p w14:paraId="3EAAD332" w14:textId="618826EA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77408B71" w14:textId="3F49CEBA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5C8E66BB" w14:textId="0ED1014F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00B67011" w14:textId="032BF55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43D66035" w14:textId="486FC294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425" w:type="dxa"/>
          </w:tcPr>
          <w:p w14:paraId="7C6A2416" w14:textId="0288758C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567" w:type="dxa"/>
          </w:tcPr>
          <w:p w14:paraId="2811D6FD" w14:textId="481234CE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026B8125" w14:textId="7D809E79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567" w:type="dxa"/>
          </w:tcPr>
          <w:p w14:paraId="38915349" w14:textId="4A4C7E6B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30FA6834" w14:textId="6597BE2B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75910541" w14:textId="6530A763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7AC9B840" w14:textId="239168B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LS</w:t>
            </w:r>
          </w:p>
        </w:tc>
        <w:tc>
          <w:tcPr>
            <w:tcW w:w="283" w:type="dxa"/>
          </w:tcPr>
          <w:p w14:paraId="2FA22EED" w14:textId="1C6AE8DC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709" w:type="dxa"/>
          </w:tcPr>
          <w:p w14:paraId="6D149C1D" w14:textId="4C73F220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425" w:type="dxa"/>
          </w:tcPr>
          <w:p w14:paraId="6AA2ABD4" w14:textId="171C83EE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</w:tr>
      <w:tr w:rsidR="005F0B42" w:rsidRPr="00F153B4" w14:paraId="7BE96610" w14:textId="33E2ADB1" w:rsidTr="00672D9D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hideMark/>
          </w:tcPr>
          <w:p w14:paraId="5A6A7364" w14:textId="77777777" w:rsidR="005F0B42" w:rsidRPr="00EE31FF" w:rsidRDefault="005F0B42" w:rsidP="005F0B42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22</w:t>
            </w:r>
          </w:p>
        </w:tc>
        <w:tc>
          <w:tcPr>
            <w:tcW w:w="709" w:type="dxa"/>
            <w:hideMark/>
          </w:tcPr>
          <w:p w14:paraId="40D9B7C4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3</w:t>
            </w:r>
          </w:p>
        </w:tc>
        <w:tc>
          <w:tcPr>
            <w:tcW w:w="709" w:type="dxa"/>
            <w:hideMark/>
          </w:tcPr>
          <w:p w14:paraId="7B6BBE61" w14:textId="59CAB4CD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2</w:t>
            </w:r>
          </w:p>
        </w:tc>
        <w:tc>
          <w:tcPr>
            <w:tcW w:w="1276" w:type="dxa"/>
            <w:hideMark/>
          </w:tcPr>
          <w:p w14:paraId="6F7389D2" w14:textId="7CFEEBCB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Not significant</w:t>
            </w:r>
          </w:p>
        </w:tc>
        <w:tc>
          <w:tcPr>
            <w:tcW w:w="425" w:type="dxa"/>
          </w:tcPr>
          <w:p w14:paraId="3E7B1D6C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567" w:type="dxa"/>
          </w:tcPr>
          <w:p w14:paraId="142493E0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5</w:t>
            </w:r>
          </w:p>
        </w:tc>
        <w:tc>
          <w:tcPr>
            <w:tcW w:w="567" w:type="dxa"/>
            <w:hideMark/>
          </w:tcPr>
          <w:p w14:paraId="5A49B178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3</w:t>
            </w:r>
          </w:p>
        </w:tc>
        <w:tc>
          <w:tcPr>
            <w:tcW w:w="567" w:type="dxa"/>
            <w:hideMark/>
          </w:tcPr>
          <w:p w14:paraId="582A322B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850" w:type="dxa"/>
          </w:tcPr>
          <w:p w14:paraId="65D372D6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2</w:t>
            </w:r>
          </w:p>
        </w:tc>
        <w:tc>
          <w:tcPr>
            <w:tcW w:w="567" w:type="dxa"/>
          </w:tcPr>
          <w:p w14:paraId="72D90508" w14:textId="0D8C88BE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4A504F57" w14:textId="6366AC53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78159646" w14:textId="739AAF73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91F</w:t>
            </w:r>
          </w:p>
        </w:tc>
        <w:tc>
          <w:tcPr>
            <w:tcW w:w="709" w:type="dxa"/>
          </w:tcPr>
          <w:p w14:paraId="3FA4F861" w14:textId="1049D42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D95A</w:t>
            </w:r>
          </w:p>
        </w:tc>
        <w:tc>
          <w:tcPr>
            <w:tcW w:w="709" w:type="dxa"/>
          </w:tcPr>
          <w:p w14:paraId="2DD69177" w14:textId="7B5C9BEE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425" w:type="dxa"/>
          </w:tcPr>
          <w:p w14:paraId="31AAE7B1" w14:textId="2AD6E968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567" w:type="dxa"/>
          </w:tcPr>
          <w:p w14:paraId="37BE70D4" w14:textId="11C4FCA5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6BBBF8AF" w14:textId="4D1D12D1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567" w:type="dxa"/>
          </w:tcPr>
          <w:p w14:paraId="2336BBB0" w14:textId="6F67C3B3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502A4501" w14:textId="096754D6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426BA486" w14:textId="16926A3E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Mosaic</w:t>
            </w:r>
          </w:p>
        </w:tc>
        <w:tc>
          <w:tcPr>
            <w:tcW w:w="709" w:type="dxa"/>
          </w:tcPr>
          <w:p w14:paraId="2FA3D0F6" w14:textId="6C264A91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PPNG</w:t>
            </w:r>
          </w:p>
        </w:tc>
        <w:tc>
          <w:tcPr>
            <w:tcW w:w="283" w:type="dxa"/>
          </w:tcPr>
          <w:p w14:paraId="0806BBF0" w14:textId="14078B59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709" w:type="dxa"/>
          </w:tcPr>
          <w:p w14:paraId="67AD10E7" w14:textId="007993C0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R</w:t>
            </w:r>
          </w:p>
        </w:tc>
        <w:tc>
          <w:tcPr>
            <w:tcW w:w="425" w:type="dxa"/>
          </w:tcPr>
          <w:p w14:paraId="429EDE56" w14:textId="5325EBFD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</w:tr>
      <w:tr w:rsidR="005F0B42" w:rsidRPr="00F153B4" w14:paraId="560F9D5B" w14:textId="256DA03D" w:rsidTr="00672D9D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hideMark/>
          </w:tcPr>
          <w:p w14:paraId="43FD6A59" w14:textId="77777777" w:rsidR="005F0B42" w:rsidRPr="00EE31FF" w:rsidRDefault="005F0B42" w:rsidP="005F0B42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23</w:t>
            </w:r>
          </w:p>
        </w:tc>
        <w:tc>
          <w:tcPr>
            <w:tcW w:w="709" w:type="dxa"/>
            <w:hideMark/>
          </w:tcPr>
          <w:p w14:paraId="6BE5BFF5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3</w:t>
            </w:r>
          </w:p>
        </w:tc>
        <w:tc>
          <w:tcPr>
            <w:tcW w:w="709" w:type="dxa"/>
            <w:hideMark/>
          </w:tcPr>
          <w:p w14:paraId="6801FBDC" w14:textId="407F5429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1276" w:type="dxa"/>
            <w:hideMark/>
          </w:tcPr>
          <w:p w14:paraId="2F280974" w14:textId="5AA8C57A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Not significant</w:t>
            </w:r>
          </w:p>
        </w:tc>
        <w:tc>
          <w:tcPr>
            <w:tcW w:w="425" w:type="dxa"/>
          </w:tcPr>
          <w:p w14:paraId="2DFF7B83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567" w:type="dxa"/>
          </w:tcPr>
          <w:p w14:paraId="3D32184C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3</w:t>
            </w:r>
          </w:p>
        </w:tc>
        <w:tc>
          <w:tcPr>
            <w:tcW w:w="567" w:type="dxa"/>
            <w:hideMark/>
          </w:tcPr>
          <w:p w14:paraId="45DAEEEE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2</w:t>
            </w:r>
          </w:p>
        </w:tc>
        <w:tc>
          <w:tcPr>
            <w:tcW w:w="567" w:type="dxa"/>
            <w:hideMark/>
          </w:tcPr>
          <w:p w14:paraId="7B0CF9B2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850" w:type="dxa"/>
          </w:tcPr>
          <w:p w14:paraId="3BD42EAE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567" w:type="dxa"/>
          </w:tcPr>
          <w:p w14:paraId="129CFB38" w14:textId="74EDDB0B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35E9A37F" w14:textId="63F92E9A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11A8B7F7" w14:textId="7ACB99D1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91F</w:t>
            </w:r>
          </w:p>
        </w:tc>
        <w:tc>
          <w:tcPr>
            <w:tcW w:w="709" w:type="dxa"/>
          </w:tcPr>
          <w:p w14:paraId="69815E87" w14:textId="6FD8E76D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D95A</w:t>
            </w:r>
          </w:p>
        </w:tc>
        <w:tc>
          <w:tcPr>
            <w:tcW w:w="709" w:type="dxa"/>
          </w:tcPr>
          <w:p w14:paraId="20C8E41F" w14:textId="6F332E3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425" w:type="dxa"/>
          </w:tcPr>
          <w:p w14:paraId="529BEC6D" w14:textId="1980EA4B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567" w:type="dxa"/>
          </w:tcPr>
          <w:p w14:paraId="61E622C3" w14:textId="01A911E5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0968E603" w14:textId="4E203F14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567" w:type="dxa"/>
          </w:tcPr>
          <w:p w14:paraId="09E7B692" w14:textId="4620C7A5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7EB2CA2B" w14:textId="5C2E47B8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3C945CC0" w14:textId="0A0287DF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4E40C5EB" w14:textId="3EEF1D16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PPNG</w:t>
            </w:r>
          </w:p>
        </w:tc>
        <w:tc>
          <w:tcPr>
            <w:tcW w:w="283" w:type="dxa"/>
          </w:tcPr>
          <w:p w14:paraId="74F5B13A" w14:textId="763BA35D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709" w:type="dxa"/>
          </w:tcPr>
          <w:p w14:paraId="72CCF79F" w14:textId="68F726D6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R</w:t>
            </w:r>
          </w:p>
        </w:tc>
        <w:tc>
          <w:tcPr>
            <w:tcW w:w="425" w:type="dxa"/>
          </w:tcPr>
          <w:p w14:paraId="4BC802D4" w14:textId="6C99C9EA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</w:tr>
      <w:tr w:rsidR="005F0B42" w:rsidRPr="00F153B4" w14:paraId="784C15B3" w14:textId="47B25E77" w:rsidTr="00672D9D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hideMark/>
          </w:tcPr>
          <w:p w14:paraId="30148539" w14:textId="77777777" w:rsidR="005F0B42" w:rsidRPr="00EE31FF" w:rsidRDefault="005F0B42" w:rsidP="005F0B42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24</w:t>
            </w:r>
          </w:p>
        </w:tc>
        <w:tc>
          <w:tcPr>
            <w:tcW w:w="709" w:type="dxa"/>
            <w:hideMark/>
          </w:tcPr>
          <w:p w14:paraId="1E47BB65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709" w:type="dxa"/>
            <w:hideMark/>
          </w:tcPr>
          <w:p w14:paraId="40ECC372" w14:textId="2115FE0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3</w:t>
            </w:r>
          </w:p>
        </w:tc>
        <w:tc>
          <w:tcPr>
            <w:tcW w:w="1276" w:type="dxa"/>
            <w:hideMark/>
          </w:tcPr>
          <w:p w14:paraId="5612B744" w14:textId="17ACC78B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Not significant</w:t>
            </w:r>
          </w:p>
        </w:tc>
        <w:tc>
          <w:tcPr>
            <w:tcW w:w="425" w:type="dxa"/>
          </w:tcPr>
          <w:p w14:paraId="270D9727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567" w:type="dxa"/>
          </w:tcPr>
          <w:p w14:paraId="4F6C78C7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4</w:t>
            </w:r>
          </w:p>
        </w:tc>
        <w:tc>
          <w:tcPr>
            <w:tcW w:w="567" w:type="dxa"/>
            <w:hideMark/>
          </w:tcPr>
          <w:p w14:paraId="0F623A52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4</w:t>
            </w:r>
          </w:p>
        </w:tc>
        <w:tc>
          <w:tcPr>
            <w:tcW w:w="567" w:type="dxa"/>
            <w:hideMark/>
          </w:tcPr>
          <w:p w14:paraId="46640EF7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850" w:type="dxa"/>
          </w:tcPr>
          <w:p w14:paraId="079EF5E5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567" w:type="dxa"/>
          </w:tcPr>
          <w:p w14:paraId="7B5A3B8B" w14:textId="697DC2A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5210A3FC" w14:textId="18A17269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553B1E99" w14:textId="7297E10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91F</w:t>
            </w:r>
          </w:p>
        </w:tc>
        <w:tc>
          <w:tcPr>
            <w:tcW w:w="709" w:type="dxa"/>
          </w:tcPr>
          <w:p w14:paraId="416995BD" w14:textId="47A0AC73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D95A</w:t>
            </w:r>
          </w:p>
        </w:tc>
        <w:tc>
          <w:tcPr>
            <w:tcW w:w="709" w:type="dxa"/>
          </w:tcPr>
          <w:p w14:paraId="5570D045" w14:textId="7A04889F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L421P</w:t>
            </w:r>
          </w:p>
        </w:tc>
        <w:tc>
          <w:tcPr>
            <w:tcW w:w="425" w:type="dxa"/>
          </w:tcPr>
          <w:p w14:paraId="0447291B" w14:textId="1AFA3B98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567" w:type="dxa"/>
          </w:tcPr>
          <w:p w14:paraId="3DFE1DA7" w14:textId="0CCCE534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5BA0D286" w14:textId="2B81AB19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567" w:type="dxa"/>
          </w:tcPr>
          <w:p w14:paraId="60FE361D" w14:textId="288DA232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087F8A19" w14:textId="76823D99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6CC6719F" w14:textId="1E232418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57E627BE" w14:textId="30B5F223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PPNG</w:t>
            </w:r>
          </w:p>
        </w:tc>
        <w:tc>
          <w:tcPr>
            <w:tcW w:w="283" w:type="dxa"/>
          </w:tcPr>
          <w:p w14:paraId="29BAA5F7" w14:textId="4F16EFAC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709" w:type="dxa"/>
          </w:tcPr>
          <w:p w14:paraId="1E94FBBF" w14:textId="040F81F2" w:rsidR="005F0B42" w:rsidRPr="00EE31FF" w:rsidRDefault="000573AF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R</w:t>
            </w:r>
          </w:p>
        </w:tc>
        <w:tc>
          <w:tcPr>
            <w:tcW w:w="425" w:type="dxa"/>
          </w:tcPr>
          <w:p w14:paraId="4C7A2D00" w14:textId="0163BE0C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</w:tr>
      <w:tr w:rsidR="005F0B42" w:rsidRPr="00F153B4" w14:paraId="3CA7564A" w14:textId="548F5157" w:rsidTr="00672D9D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hideMark/>
          </w:tcPr>
          <w:p w14:paraId="19E9671F" w14:textId="77777777" w:rsidR="005F0B42" w:rsidRPr="00EE31FF" w:rsidRDefault="005F0B42" w:rsidP="005F0B42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25</w:t>
            </w:r>
          </w:p>
        </w:tc>
        <w:tc>
          <w:tcPr>
            <w:tcW w:w="709" w:type="dxa"/>
            <w:hideMark/>
          </w:tcPr>
          <w:p w14:paraId="2A25C3BD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4</w:t>
            </w:r>
          </w:p>
        </w:tc>
        <w:tc>
          <w:tcPr>
            <w:tcW w:w="709" w:type="dxa"/>
            <w:hideMark/>
          </w:tcPr>
          <w:p w14:paraId="05D2FB56" w14:textId="0A78DD5A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0</w:t>
            </w:r>
          </w:p>
        </w:tc>
        <w:tc>
          <w:tcPr>
            <w:tcW w:w="1276" w:type="dxa"/>
            <w:hideMark/>
          </w:tcPr>
          <w:p w14:paraId="0A00C546" w14:textId="5A6FDA63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Not significant</w:t>
            </w:r>
          </w:p>
        </w:tc>
        <w:tc>
          <w:tcPr>
            <w:tcW w:w="425" w:type="dxa"/>
          </w:tcPr>
          <w:p w14:paraId="5A9CB64A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567" w:type="dxa"/>
          </w:tcPr>
          <w:p w14:paraId="490A2700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4</w:t>
            </w:r>
          </w:p>
        </w:tc>
        <w:tc>
          <w:tcPr>
            <w:tcW w:w="567" w:type="dxa"/>
            <w:hideMark/>
          </w:tcPr>
          <w:p w14:paraId="2586F6FB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  <w:t>-</w:t>
            </w:r>
          </w:p>
        </w:tc>
        <w:tc>
          <w:tcPr>
            <w:tcW w:w="567" w:type="dxa"/>
            <w:hideMark/>
          </w:tcPr>
          <w:p w14:paraId="45BDB5B4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3</w:t>
            </w:r>
          </w:p>
        </w:tc>
        <w:tc>
          <w:tcPr>
            <w:tcW w:w="850" w:type="dxa"/>
          </w:tcPr>
          <w:p w14:paraId="19F08EEA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567" w:type="dxa"/>
          </w:tcPr>
          <w:p w14:paraId="7933D053" w14:textId="04AEF5A6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5EBBC9C1" w14:textId="47128A11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44E3ECE7" w14:textId="5C940FE9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91F</w:t>
            </w:r>
          </w:p>
        </w:tc>
        <w:tc>
          <w:tcPr>
            <w:tcW w:w="709" w:type="dxa"/>
          </w:tcPr>
          <w:p w14:paraId="0A385C44" w14:textId="37333CE1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D95A</w:t>
            </w:r>
          </w:p>
        </w:tc>
        <w:tc>
          <w:tcPr>
            <w:tcW w:w="709" w:type="dxa"/>
          </w:tcPr>
          <w:p w14:paraId="36E16710" w14:textId="43B35868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425" w:type="dxa"/>
          </w:tcPr>
          <w:p w14:paraId="71F453C0" w14:textId="5253715C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567" w:type="dxa"/>
          </w:tcPr>
          <w:p w14:paraId="4F34EE9B" w14:textId="6630BF9F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1610644D" w14:textId="7734117F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567" w:type="dxa"/>
          </w:tcPr>
          <w:p w14:paraId="659B1327" w14:textId="23903411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57F6D9A3" w14:textId="7D821C0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A501V</w:t>
            </w:r>
          </w:p>
        </w:tc>
        <w:tc>
          <w:tcPr>
            <w:tcW w:w="567" w:type="dxa"/>
          </w:tcPr>
          <w:p w14:paraId="22AA5346" w14:textId="452C7B65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23CCFA27" w14:textId="03714E7E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PPNG</w:t>
            </w:r>
          </w:p>
        </w:tc>
        <w:tc>
          <w:tcPr>
            <w:tcW w:w="283" w:type="dxa"/>
          </w:tcPr>
          <w:p w14:paraId="054B4BCB" w14:textId="67D312B0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709" w:type="dxa"/>
          </w:tcPr>
          <w:p w14:paraId="4B76FF97" w14:textId="2780CFFE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R</w:t>
            </w:r>
          </w:p>
        </w:tc>
        <w:tc>
          <w:tcPr>
            <w:tcW w:w="425" w:type="dxa"/>
          </w:tcPr>
          <w:p w14:paraId="080FDD9A" w14:textId="13B805E3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</w:tr>
      <w:tr w:rsidR="005F0B42" w:rsidRPr="00F153B4" w14:paraId="227E5A93" w14:textId="478AC731" w:rsidTr="00672D9D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hideMark/>
          </w:tcPr>
          <w:p w14:paraId="7AA61FF5" w14:textId="77777777" w:rsidR="005F0B42" w:rsidRPr="00EE31FF" w:rsidRDefault="005F0B42" w:rsidP="005F0B42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26</w:t>
            </w:r>
          </w:p>
        </w:tc>
        <w:tc>
          <w:tcPr>
            <w:tcW w:w="709" w:type="dxa"/>
            <w:hideMark/>
          </w:tcPr>
          <w:p w14:paraId="5224FA5B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2</w:t>
            </w:r>
          </w:p>
        </w:tc>
        <w:tc>
          <w:tcPr>
            <w:tcW w:w="709" w:type="dxa"/>
            <w:hideMark/>
          </w:tcPr>
          <w:p w14:paraId="6FA554BD" w14:textId="52A4880F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1276" w:type="dxa"/>
            <w:hideMark/>
          </w:tcPr>
          <w:p w14:paraId="34B0D524" w14:textId="1019FF54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Not significant</w:t>
            </w:r>
          </w:p>
        </w:tc>
        <w:tc>
          <w:tcPr>
            <w:tcW w:w="425" w:type="dxa"/>
          </w:tcPr>
          <w:p w14:paraId="7EED90EE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567" w:type="dxa"/>
          </w:tcPr>
          <w:p w14:paraId="7ADDE5E8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3</w:t>
            </w:r>
          </w:p>
        </w:tc>
        <w:tc>
          <w:tcPr>
            <w:tcW w:w="567" w:type="dxa"/>
            <w:hideMark/>
          </w:tcPr>
          <w:p w14:paraId="2DC9E167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2</w:t>
            </w:r>
          </w:p>
        </w:tc>
        <w:tc>
          <w:tcPr>
            <w:tcW w:w="567" w:type="dxa"/>
            <w:hideMark/>
          </w:tcPr>
          <w:p w14:paraId="34D90A74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850" w:type="dxa"/>
          </w:tcPr>
          <w:p w14:paraId="0572DC69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567" w:type="dxa"/>
          </w:tcPr>
          <w:p w14:paraId="56BC29FD" w14:textId="2D4780D3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060D3061" w14:textId="2B25DF8B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103103F6" w14:textId="6E2A3EA0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744F93FB" w14:textId="65B160C8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3D6ABBB8" w14:textId="60DABEC8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425" w:type="dxa"/>
          </w:tcPr>
          <w:p w14:paraId="5DDF0848" w14:textId="42D5EE99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567" w:type="dxa"/>
          </w:tcPr>
          <w:p w14:paraId="6C00F9EF" w14:textId="242F4BA9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190BCC24" w14:textId="45765156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567" w:type="dxa"/>
          </w:tcPr>
          <w:p w14:paraId="6A0BCF20" w14:textId="671B19E5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140DE139" w14:textId="037A25B8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11E6C489" w14:textId="5686A0E4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1C411E00" w14:textId="72D26195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LS</w:t>
            </w:r>
          </w:p>
        </w:tc>
        <w:tc>
          <w:tcPr>
            <w:tcW w:w="283" w:type="dxa"/>
          </w:tcPr>
          <w:p w14:paraId="07FEB499" w14:textId="0BF68CFD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709" w:type="dxa"/>
          </w:tcPr>
          <w:p w14:paraId="7E588962" w14:textId="0C8B8321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425" w:type="dxa"/>
          </w:tcPr>
          <w:p w14:paraId="0CBF9970" w14:textId="5F324BD3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</w:tr>
      <w:tr w:rsidR="005F0B42" w:rsidRPr="00F153B4" w14:paraId="5E07EDF7" w14:textId="7E7F24BC" w:rsidTr="00672D9D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hideMark/>
          </w:tcPr>
          <w:p w14:paraId="6465763E" w14:textId="77777777" w:rsidR="005F0B42" w:rsidRPr="00EE31FF" w:rsidRDefault="005F0B42" w:rsidP="005F0B42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27</w:t>
            </w:r>
          </w:p>
        </w:tc>
        <w:tc>
          <w:tcPr>
            <w:tcW w:w="709" w:type="dxa"/>
            <w:hideMark/>
          </w:tcPr>
          <w:p w14:paraId="2376153F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3</w:t>
            </w:r>
          </w:p>
        </w:tc>
        <w:tc>
          <w:tcPr>
            <w:tcW w:w="709" w:type="dxa"/>
            <w:hideMark/>
          </w:tcPr>
          <w:p w14:paraId="0419DADF" w14:textId="4BD7547B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0</w:t>
            </w:r>
          </w:p>
        </w:tc>
        <w:tc>
          <w:tcPr>
            <w:tcW w:w="1276" w:type="dxa"/>
            <w:hideMark/>
          </w:tcPr>
          <w:p w14:paraId="6EEE4D57" w14:textId="5064FA8D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Not significant</w:t>
            </w:r>
          </w:p>
        </w:tc>
        <w:tc>
          <w:tcPr>
            <w:tcW w:w="425" w:type="dxa"/>
          </w:tcPr>
          <w:p w14:paraId="4719E283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567" w:type="dxa"/>
          </w:tcPr>
          <w:p w14:paraId="4713A89C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2</w:t>
            </w:r>
          </w:p>
        </w:tc>
        <w:tc>
          <w:tcPr>
            <w:tcW w:w="567" w:type="dxa"/>
            <w:hideMark/>
          </w:tcPr>
          <w:p w14:paraId="58384D86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3</w:t>
            </w:r>
          </w:p>
        </w:tc>
        <w:tc>
          <w:tcPr>
            <w:tcW w:w="567" w:type="dxa"/>
            <w:hideMark/>
          </w:tcPr>
          <w:p w14:paraId="0302FA41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850" w:type="dxa"/>
          </w:tcPr>
          <w:p w14:paraId="24474AA9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567" w:type="dxa"/>
          </w:tcPr>
          <w:p w14:paraId="3A86DACC" w14:textId="66FD9682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5235180A" w14:textId="2983F03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7AAC0BD0" w14:textId="15BD553D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2D00FE4D" w14:textId="1B7BBFFB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17881A3E" w14:textId="7580CA36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L421P</w:t>
            </w:r>
          </w:p>
        </w:tc>
        <w:tc>
          <w:tcPr>
            <w:tcW w:w="425" w:type="dxa"/>
          </w:tcPr>
          <w:p w14:paraId="1BD56ACF" w14:textId="68DA6523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567" w:type="dxa"/>
          </w:tcPr>
          <w:p w14:paraId="7CF12AA4" w14:textId="1D66E2BB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1B687A3A" w14:textId="0F14F2CF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567" w:type="dxa"/>
          </w:tcPr>
          <w:p w14:paraId="65EBF62F" w14:textId="31B39EA1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0AED1BE4" w14:textId="0005A9FD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05EF265C" w14:textId="05D72472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08ECDB6A" w14:textId="546A112B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PPNG</w:t>
            </w:r>
          </w:p>
        </w:tc>
        <w:tc>
          <w:tcPr>
            <w:tcW w:w="283" w:type="dxa"/>
          </w:tcPr>
          <w:p w14:paraId="6FBB8189" w14:textId="042172FF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709" w:type="dxa"/>
          </w:tcPr>
          <w:p w14:paraId="153C1454" w14:textId="124541FC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425" w:type="dxa"/>
          </w:tcPr>
          <w:p w14:paraId="17BC4E08" w14:textId="06010D82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</w:tr>
      <w:tr w:rsidR="005F0B42" w:rsidRPr="00F153B4" w14:paraId="75D5BF8F" w14:textId="071BFBF7" w:rsidTr="00672D9D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hideMark/>
          </w:tcPr>
          <w:p w14:paraId="714112E4" w14:textId="77777777" w:rsidR="005F0B42" w:rsidRPr="00EE31FF" w:rsidRDefault="005F0B42" w:rsidP="005F0B42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28</w:t>
            </w:r>
          </w:p>
        </w:tc>
        <w:tc>
          <w:tcPr>
            <w:tcW w:w="709" w:type="dxa"/>
            <w:hideMark/>
          </w:tcPr>
          <w:p w14:paraId="687E9FD3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709" w:type="dxa"/>
            <w:hideMark/>
          </w:tcPr>
          <w:p w14:paraId="5CC64A2D" w14:textId="4ED8F8C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2</w:t>
            </w:r>
          </w:p>
        </w:tc>
        <w:tc>
          <w:tcPr>
            <w:tcW w:w="1276" w:type="dxa"/>
            <w:hideMark/>
          </w:tcPr>
          <w:p w14:paraId="3E188919" w14:textId="4CECE689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Not significant</w:t>
            </w:r>
          </w:p>
        </w:tc>
        <w:tc>
          <w:tcPr>
            <w:tcW w:w="425" w:type="dxa"/>
          </w:tcPr>
          <w:p w14:paraId="4E505B5F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567" w:type="dxa"/>
          </w:tcPr>
          <w:p w14:paraId="7BCE3CCD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3</w:t>
            </w:r>
          </w:p>
        </w:tc>
        <w:tc>
          <w:tcPr>
            <w:tcW w:w="567" w:type="dxa"/>
            <w:hideMark/>
          </w:tcPr>
          <w:p w14:paraId="31FF76E4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3</w:t>
            </w:r>
          </w:p>
        </w:tc>
        <w:tc>
          <w:tcPr>
            <w:tcW w:w="567" w:type="dxa"/>
            <w:hideMark/>
          </w:tcPr>
          <w:p w14:paraId="3080CA64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850" w:type="dxa"/>
          </w:tcPr>
          <w:p w14:paraId="57E135B2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567" w:type="dxa"/>
          </w:tcPr>
          <w:p w14:paraId="6B7AC0D9" w14:textId="45A3328A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4DAC0792" w14:textId="20D6B9B1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66612A1C" w14:textId="52D95F81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91F</w:t>
            </w:r>
          </w:p>
        </w:tc>
        <w:tc>
          <w:tcPr>
            <w:tcW w:w="709" w:type="dxa"/>
          </w:tcPr>
          <w:p w14:paraId="4E45DCD4" w14:textId="7831A99B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D95A</w:t>
            </w:r>
          </w:p>
        </w:tc>
        <w:tc>
          <w:tcPr>
            <w:tcW w:w="709" w:type="dxa"/>
          </w:tcPr>
          <w:p w14:paraId="5EB407EE" w14:textId="2444A608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L421P</w:t>
            </w:r>
          </w:p>
        </w:tc>
        <w:tc>
          <w:tcPr>
            <w:tcW w:w="425" w:type="dxa"/>
          </w:tcPr>
          <w:p w14:paraId="7CB7F4CB" w14:textId="78A24B28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567" w:type="dxa"/>
          </w:tcPr>
          <w:p w14:paraId="3A3E752A" w14:textId="052A3DF6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18CAD9CB" w14:textId="4097C6BB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567" w:type="dxa"/>
          </w:tcPr>
          <w:p w14:paraId="5674F829" w14:textId="19AFCEE6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59EE1A4F" w14:textId="7456ED7A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5C961609" w14:textId="299DE62F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6B989597" w14:textId="71F5E6B4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LS</w:t>
            </w:r>
          </w:p>
        </w:tc>
        <w:tc>
          <w:tcPr>
            <w:tcW w:w="283" w:type="dxa"/>
          </w:tcPr>
          <w:p w14:paraId="06F7CED6" w14:textId="01A08965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709" w:type="dxa"/>
          </w:tcPr>
          <w:p w14:paraId="0A4DF8EB" w14:textId="21CAD412" w:rsidR="005F0B42" w:rsidRPr="00EE31FF" w:rsidRDefault="000573AF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R</w:t>
            </w:r>
          </w:p>
        </w:tc>
        <w:tc>
          <w:tcPr>
            <w:tcW w:w="425" w:type="dxa"/>
          </w:tcPr>
          <w:p w14:paraId="3B038A9A" w14:textId="734CB806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</w:tr>
      <w:tr w:rsidR="005F0B42" w:rsidRPr="00F153B4" w14:paraId="0E06B719" w14:textId="6B9A76E9" w:rsidTr="00672D9D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hideMark/>
          </w:tcPr>
          <w:p w14:paraId="2422BF3F" w14:textId="77777777" w:rsidR="005F0B42" w:rsidRPr="00EE31FF" w:rsidRDefault="005F0B42" w:rsidP="005F0B42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29</w:t>
            </w:r>
          </w:p>
        </w:tc>
        <w:tc>
          <w:tcPr>
            <w:tcW w:w="709" w:type="dxa"/>
            <w:hideMark/>
          </w:tcPr>
          <w:p w14:paraId="640F95BF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709" w:type="dxa"/>
            <w:hideMark/>
          </w:tcPr>
          <w:p w14:paraId="44F0B3A0" w14:textId="51EA3716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1276" w:type="dxa"/>
            <w:hideMark/>
          </w:tcPr>
          <w:p w14:paraId="6127E8E6" w14:textId="37550484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Not significant</w:t>
            </w:r>
          </w:p>
        </w:tc>
        <w:tc>
          <w:tcPr>
            <w:tcW w:w="425" w:type="dxa"/>
          </w:tcPr>
          <w:p w14:paraId="531EAF59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567" w:type="dxa"/>
          </w:tcPr>
          <w:p w14:paraId="5B39C378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567" w:type="dxa"/>
            <w:hideMark/>
          </w:tcPr>
          <w:p w14:paraId="520CC023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2</w:t>
            </w:r>
          </w:p>
        </w:tc>
        <w:tc>
          <w:tcPr>
            <w:tcW w:w="567" w:type="dxa"/>
            <w:hideMark/>
          </w:tcPr>
          <w:p w14:paraId="4E33EDFC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850" w:type="dxa"/>
          </w:tcPr>
          <w:p w14:paraId="393DAC45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567" w:type="dxa"/>
          </w:tcPr>
          <w:p w14:paraId="19531DA6" w14:textId="689E81CE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76568E69" w14:textId="23E6B91E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66817D7A" w14:textId="08A114AA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3B103E8B" w14:textId="26A27FB2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17B7D7DE" w14:textId="4309A382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425" w:type="dxa"/>
          </w:tcPr>
          <w:p w14:paraId="664878B1" w14:textId="63D295E1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567" w:type="dxa"/>
          </w:tcPr>
          <w:p w14:paraId="339E8065" w14:textId="20CCC8E8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2DC16384" w14:textId="6B4442E5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567" w:type="dxa"/>
          </w:tcPr>
          <w:p w14:paraId="1AB1CC80" w14:textId="34C74A7F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42CB5B1E" w14:textId="45E165B8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04BF561C" w14:textId="299458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790F140D" w14:textId="079BD349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PPNG</w:t>
            </w:r>
          </w:p>
        </w:tc>
        <w:tc>
          <w:tcPr>
            <w:tcW w:w="283" w:type="dxa"/>
          </w:tcPr>
          <w:p w14:paraId="14E791C8" w14:textId="00055A96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709" w:type="dxa"/>
          </w:tcPr>
          <w:p w14:paraId="193B7D1F" w14:textId="6870CF68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425" w:type="dxa"/>
          </w:tcPr>
          <w:p w14:paraId="4B1133C3" w14:textId="4AD1BB59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</w:tr>
      <w:tr w:rsidR="005F0B42" w:rsidRPr="00F153B4" w14:paraId="10EDF9BD" w14:textId="1BD460F5" w:rsidTr="00672D9D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hideMark/>
          </w:tcPr>
          <w:p w14:paraId="32AB005E" w14:textId="77777777" w:rsidR="005F0B42" w:rsidRPr="00EE31FF" w:rsidRDefault="005F0B42" w:rsidP="005F0B42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30</w:t>
            </w:r>
          </w:p>
        </w:tc>
        <w:tc>
          <w:tcPr>
            <w:tcW w:w="709" w:type="dxa"/>
            <w:hideMark/>
          </w:tcPr>
          <w:p w14:paraId="6539D829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709" w:type="dxa"/>
            <w:hideMark/>
          </w:tcPr>
          <w:p w14:paraId="772677B4" w14:textId="536BFACD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1276" w:type="dxa"/>
            <w:hideMark/>
          </w:tcPr>
          <w:p w14:paraId="19CB3A4A" w14:textId="539B0143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Not significant</w:t>
            </w:r>
          </w:p>
        </w:tc>
        <w:tc>
          <w:tcPr>
            <w:tcW w:w="425" w:type="dxa"/>
          </w:tcPr>
          <w:p w14:paraId="2487F324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567" w:type="dxa"/>
          </w:tcPr>
          <w:p w14:paraId="0E875FC8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567" w:type="dxa"/>
            <w:hideMark/>
          </w:tcPr>
          <w:p w14:paraId="7A723BDE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567" w:type="dxa"/>
            <w:hideMark/>
          </w:tcPr>
          <w:p w14:paraId="0B6FA70B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850" w:type="dxa"/>
          </w:tcPr>
          <w:p w14:paraId="5567F9FB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567" w:type="dxa"/>
          </w:tcPr>
          <w:p w14:paraId="68BD2FF2" w14:textId="65588259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4F0DF079" w14:textId="0F8D70FE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305DFE47" w14:textId="5C81B4FD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40198F79" w14:textId="7709395B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12825AC9" w14:textId="37EA4408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L421P</w:t>
            </w:r>
          </w:p>
        </w:tc>
        <w:tc>
          <w:tcPr>
            <w:tcW w:w="425" w:type="dxa"/>
          </w:tcPr>
          <w:p w14:paraId="2A044A42" w14:textId="3140B701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567" w:type="dxa"/>
          </w:tcPr>
          <w:p w14:paraId="099DA960" w14:textId="1AB981E0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5808B0C8" w14:textId="59B8200D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567" w:type="dxa"/>
          </w:tcPr>
          <w:p w14:paraId="595914FC" w14:textId="07B27CFA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03710102" w14:textId="730829F8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5EC82FAF" w14:textId="3B129A55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34203E3F" w14:textId="7D2958D9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LS</w:t>
            </w:r>
          </w:p>
        </w:tc>
        <w:tc>
          <w:tcPr>
            <w:tcW w:w="283" w:type="dxa"/>
          </w:tcPr>
          <w:p w14:paraId="07A71974" w14:textId="36426FC6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709" w:type="dxa"/>
          </w:tcPr>
          <w:p w14:paraId="39778D95" w14:textId="2DC6CAFC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425" w:type="dxa"/>
          </w:tcPr>
          <w:p w14:paraId="5D05DB44" w14:textId="3E65E709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</w:tr>
      <w:tr w:rsidR="005F0B42" w:rsidRPr="00F153B4" w14:paraId="22749312" w14:textId="76C78C18" w:rsidTr="00672D9D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hideMark/>
          </w:tcPr>
          <w:p w14:paraId="14927C30" w14:textId="77777777" w:rsidR="005F0B42" w:rsidRPr="00EE31FF" w:rsidRDefault="005F0B42" w:rsidP="005F0B42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lastRenderedPageBreak/>
              <w:t>31</w:t>
            </w:r>
          </w:p>
        </w:tc>
        <w:tc>
          <w:tcPr>
            <w:tcW w:w="709" w:type="dxa"/>
            <w:hideMark/>
          </w:tcPr>
          <w:p w14:paraId="52B2FD93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2</w:t>
            </w:r>
          </w:p>
        </w:tc>
        <w:tc>
          <w:tcPr>
            <w:tcW w:w="709" w:type="dxa"/>
            <w:hideMark/>
          </w:tcPr>
          <w:p w14:paraId="37B6DCD3" w14:textId="3D129B99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0</w:t>
            </w:r>
          </w:p>
        </w:tc>
        <w:tc>
          <w:tcPr>
            <w:tcW w:w="1276" w:type="dxa"/>
            <w:hideMark/>
          </w:tcPr>
          <w:p w14:paraId="7D425E1E" w14:textId="7C8C41DA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Not significant</w:t>
            </w:r>
          </w:p>
        </w:tc>
        <w:tc>
          <w:tcPr>
            <w:tcW w:w="425" w:type="dxa"/>
          </w:tcPr>
          <w:p w14:paraId="7621B26F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2</w:t>
            </w:r>
          </w:p>
        </w:tc>
        <w:tc>
          <w:tcPr>
            <w:tcW w:w="567" w:type="dxa"/>
          </w:tcPr>
          <w:p w14:paraId="05C7512D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567" w:type="dxa"/>
            <w:hideMark/>
          </w:tcPr>
          <w:p w14:paraId="4A81E0C5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567" w:type="dxa"/>
            <w:hideMark/>
          </w:tcPr>
          <w:p w14:paraId="7398D2F5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850" w:type="dxa"/>
          </w:tcPr>
          <w:p w14:paraId="48E208B3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567" w:type="dxa"/>
          </w:tcPr>
          <w:p w14:paraId="04DFC133" w14:textId="40347FE3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097A915F" w14:textId="391B0979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Mut</w:t>
            </w:r>
          </w:p>
        </w:tc>
        <w:tc>
          <w:tcPr>
            <w:tcW w:w="567" w:type="dxa"/>
          </w:tcPr>
          <w:p w14:paraId="17231811" w14:textId="657125A9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436CC748" w14:textId="40BEAFFE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526EFDEF" w14:textId="6E7276D1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425" w:type="dxa"/>
          </w:tcPr>
          <w:p w14:paraId="69C9BA54" w14:textId="38451E12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567" w:type="dxa"/>
          </w:tcPr>
          <w:p w14:paraId="214040AC" w14:textId="4E9F72FA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2D906899" w14:textId="560AC3E0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567" w:type="dxa"/>
          </w:tcPr>
          <w:p w14:paraId="24C8BB62" w14:textId="76094728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G45D</w:t>
            </w:r>
          </w:p>
        </w:tc>
        <w:tc>
          <w:tcPr>
            <w:tcW w:w="709" w:type="dxa"/>
          </w:tcPr>
          <w:p w14:paraId="000E0DF8" w14:textId="1B3EFF0A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3A8F0E87" w14:textId="53B78532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53400625" w14:textId="61A43C7F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LS</w:t>
            </w:r>
          </w:p>
        </w:tc>
        <w:tc>
          <w:tcPr>
            <w:tcW w:w="283" w:type="dxa"/>
          </w:tcPr>
          <w:p w14:paraId="5B5AEBAC" w14:textId="74B1B684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709" w:type="dxa"/>
          </w:tcPr>
          <w:p w14:paraId="0570868F" w14:textId="60B3D2BF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425" w:type="dxa"/>
          </w:tcPr>
          <w:p w14:paraId="2DDE9911" w14:textId="6DA8DFB2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R</w:t>
            </w:r>
          </w:p>
        </w:tc>
      </w:tr>
      <w:tr w:rsidR="005F0B42" w:rsidRPr="00F153B4" w14:paraId="4A18D28F" w14:textId="7616E4B2" w:rsidTr="00672D9D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hideMark/>
          </w:tcPr>
          <w:p w14:paraId="6D3ADD6C" w14:textId="77777777" w:rsidR="005F0B42" w:rsidRPr="00EE31FF" w:rsidRDefault="005F0B42" w:rsidP="005F0B42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32</w:t>
            </w:r>
          </w:p>
        </w:tc>
        <w:tc>
          <w:tcPr>
            <w:tcW w:w="709" w:type="dxa"/>
            <w:hideMark/>
          </w:tcPr>
          <w:p w14:paraId="064D67CE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2</w:t>
            </w:r>
          </w:p>
        </w:tc>
        <w:tc>
          <w:tcPr>
            <w:tcW w:w="709" w:type="dxa"/>
            <w:hideMark/>
          </w:tcPr>
          <w:p w14:paraId="62940F25" w14:textId="2BEDD7CE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0</w:t>
            </w:r>
          </w:p>
        </w:tc>
        <w:tc>
          <w:tcPr>
            <w:tcW w:w="1276" w:type="dxa"/>
            <w:hideMark/>
          </w:tcPr>
          <w:p w14:paraId="6515D8F4" w14:textId="2BC73238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Not significant</w:t>
            </w:r>
          </w:p>
        </w:tc>
        <w:tc>
          <w:tcPr>
            <w:tcW w:w="425" w:type="dxa"/>
          </w:tcPr>
          <w:p w14:paraId="1230F2AB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2</w:t>
            </w:r>
          </w:p>
        </w:tc>
        <w:tc>
          <w:tcPr>
            <w:tcW w:w="567" w:type="dxa"/>
          </w:tcPr>
          <w:p w14:paraId="7ADA3E6B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567" w:type="dxa"/>
            <w:hideMark/>
          </w:tcPr>
          <w:p w14:paraId="219986D5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567" w:type="dxa"/>
            <w:hideMark/>
          </w:tcPr>
          <w:p w14:paraId="19D66BE1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850" w:type="dxa"/>
          </w:tcPr>
          <w:p w14:paraId="51F549B0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567" w:type="dxa"/>
          </w:tcPr>
          <w:p w14:paraId="4068F92C" w14:textId="5D4730E9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00AA901F" w14:textId="0F2C3F34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36631BB5" w14:textId="5CFBC11E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2C07F6E5" w14:textId="412C71D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5DFD125C" w14:textId="61182C0E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425" w:type="dxa"/>
          </w:tcPr>
          <w:p w14:paraId="6E27E135" w14:textId="775F04F3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567" w:type="dxa"/>
          </w:tcPr>
          <w:p w14:paraId="4FEC32C0" w14:textId="134DE5C0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1B0A5201" w14:textId="2E73B9D0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567" w:type="dxa"/>
          </w:tcPr>
          <w:p w14:paraId="0DF9A513" w14:textId="28AC29D8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79A24A34" w14:textId="5ACAE47E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017AB7E6" w14:textId="427DB298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4AA2572D" w14:textId="25AABC1D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PPNG</w:t>
            </w:r>
          </w:p>
        </w:tc>
        <w:tc>
          <w:tcPr>
            <w:tcW w:w="283" w:type="dxa"/>
          </w:tcPr>
          <w:p w14:paraId="7F8505BB" w14:textId="21FF65E0" w:rsidR="005F0B42" w:rsidRPr="00EE31FF" w:rsidRDefault="005F0B42" w:rsidP="005F0B42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709" w:type="dxa"/>
          </w:tcPr>
          <w:p w14:paraId="659D2CAC" w14:textId="5DF404D6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425" w:type="dxa"/>
          </w:tcPr>
          <w:p w14:paraId="291C085C" w14:textId="756A6400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</w:tr>
      <w:tr w:rsidR="005F0B42" w:rsidRPr="00F153B4" w14:paraId="3548895C" w14:textId="6493A689" w:rsidTr="00672D9D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hideMark/>
          </w:tcPr>
          <w:p w14:paraId="355287D3" w14:textId="77777777" w:rsidR="005F0B42" w:rsidRPr="00EE31FF" w:rsidRDefault="005F0B42" w:rsidP="005F0B42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33</w:t>
            </w:r>
          </w:p>
        </w:tc>
        <w:tc>
          <w:tcPr>
            <w:tcW w:w="709" w:type="dxa"/>
            <w:hideMark/>
          </w:tcPr>
          <w:p w14:paraId="3A317541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2</w:t>
            </w:r>
          </w:p>
        </w:tc>
        <w:tc>
          <w:tcPr>
            <w:tcW w:w="709" w:type="dxa"/>
            <w:hideMark/>
          </w:tcPr>
          <w:p w14:paraId="166C2305" w14:textId="0F386C0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0</w:t>
            </w:r>
          </w:p>
        </w:tc>
        <w:tc>
          <w:tcPr>
            <w:tcW w:w="1276" w:type="dxa"/>
            <w:hideMark/>
          </w:tcPr>
          <w:p w14:paraId="4D883994" w14:textId="13DE6916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Not significant</w:t>
            </w:r>
          </w:p>
        </w:tc>
        <w:tc>
          <w:tcPr>
            <w:tcW w:w="425" w:type="dxa"/>
          </w:tcPr>
          <w:p w14:paraId="7E15B688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567" w:type="dxa"/>
          </w:tcPr>
          <w:p w14:paraId="22088275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567" w:type="dxa"/>
            <w:hideMark/>
          </w:tcPr>
          <w:p w14:paraId="3B819081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567" w:type="dxa"/>
            <w:hideMark/>
          </w:tcPr>
          <w:p w14:paraId="74918212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850" w:type="dxa"/>
          </w:tcPr>
          <w:p w14:paraId="0D37EB3F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567" w:type="dxa"/>
          </w:tcPr>
          <w:p w14:paraId="7F15E9FF" w14:textId="2F81583A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122F3AE4" w14:textId="1022749A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280A7857" w14:textId="6FCE0FAB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91F</w:t>
            </w:r>
          </w:p>
        </w:tc>
        <w:tc>
          <w:tcPr>
            <w:tcW w:w="709" w:type="dxa"/>
          </w:tcPr>
          <w:p w14:paraId="18D02B53" w14:textId="4F3C08E8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D95A</w:t>
            </w:r>
          </w:p>
        </w:tc>
        <w:tc>
          <w:tcPr>
            <w:tcW w:w="709" w:type="dxa"/>
          </w:tcPr>
          <w:p w14:paraId="64603FBB" w14:textId="4D2E9ACD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L421P</w:t>
            </w:r>
          </w:p>
        </w:tc>
        <w:tc>
          <w:tcPr>
            <w:tcW w:w="425" w:type="dxa"/>
          </w:tcPr>
          <w:p w14:paraId="74442EAA" w14:textId="0FF5813E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567" w:type="dxa"/>
          </w:tcPr>
          <w:p w14:paraId="5A5BBFF4" w14:textId="586BE809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71255D9E" w14:textId="3EB18A2B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567" w:type="dxa"/>
          </w:tcPr>
          <w:p w14:paraId="21A9850F" w14:textId="3C0E78DA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3121AB6C" w14:textId="34ACA904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57AB2321" w14:textId="6B394C7B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32D49E6A" w14:textId="474F9815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PPNG</w:t>
            </w:r>
          </w:p>
        </w:tc>
        <w:tc>
          <w:tcPr>
            <w:tcW w:w="283" w:type="dxa"/>
          </w:tcPr>
          <w:p w14:paraId="0FDEB2FE" w14:textId="538A3179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709" w:type="dxa"/>
          </w:tcPr>
          <w:p w14:paraId="5D2851E2" w14:textId="6E607A6F" w:rsidR="005F0B42" w:rsidRPr="00EE31FF" w:rsidRDefault="000573AF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R</w:t>
            </w:r>
          </w:p>
        </w:tc>
        <w:tc>
          <w:tcPr>
            <w:tcW w:w="425" w:type="dxa"/>
          </w:tcPr>
          <w:p w14:paraId="097BEA96" w14:textId="2EEEF07A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</w:tr>
      <w:tr w:rsidR="005F0B42" w:rsidRPr="00F153B4" w14:paraId="49A293AD" w14:textId="0F7DD9ED" w:rsidTr="00672D9D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hideMark/>
          </w:tcPr>
          <w:p w14:paraId="3ACA4E1D" w14:textId="77777777" w:rsidR="005F0B42" w:rsidRPr="00EE31FF" w:rsidRDefault="005F0B42" w:rsidP="005F0B42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34</w:t>
            </w:r>
          </w:p>
        </w:tc>
        <w:tc>
          <w:tcPr>
            <w:tcW w:w="709" w:type="dxa"/>
            <w:hideMark/>
          </w:tcPr>
          <w:p w14:paraId="7E237125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2</w:t>
            </w:r>
          </w:p>
        </w:tc>
        <w:tc>
          <w:tcPr>
            <w:tcW w:w="709" w:type="dxa"/>
            <w:hideMark/>
          </w:tcPr>
          <w:p w14:paraId="30B884A4" w14:textId="0270F21E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0</w:t>
            </w:r>
          </w:p>
        </w:tc>
        <w:tc>
          <w:tcPr>
            <w:tcW w:w="1276" w:type="dxa"/>
            <w:hideMark/>
          </w:tcPr>
          <w:p w14:paraId="31C54625" w14:textId="56722331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Not significant</w:t>
            </w:r>
          </w:p>
        </w:tc>
        <w:tc>
          <w:tcPr>
            <w:tcW w:w="425" w:type="dxa"/>
          </w:tcPr>
          <w:p w14:paraId="7820C69D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2</w:t>
            </w:r>
          </w:p>
        </w:tc>
        <w:tc>
          <w:tcPr>
            <w:tcW w:w="567" w:type="dxa"/>
          </w:tcPr>
          <w:p w14:paraId="1C7078B0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567" w:type="dxa"/>
            <w:hideMark/>
          </w:tcPr>
          <w:p w14:paraId="21D2B0F6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567" w:type="dxa"/>
            <w:hideMark/>
          </w:tcPr>
          <w:p w14:paraId="2ADB899C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850" w:type="dxa"/>
          </w:tcPr>
          <w:p w14:paraId="433B0102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567" w:type="dxa"/>
          </w:tcPr>
          <w:p w14:paraId="2CAB2FEB" w14:textId="14DFEF05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2A4C37E4" w14:textId="6DE159B2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6A63877B" w14:textId="123F05E2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45CF4FF4" w14:textId="16D17BE8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7179CDD6" w14:textId="7D8B2DB9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425" w:type="dxa"/>
          </w:tcPr>
          <w:p w14:paraId="43F2D606" w14:textId="5F66061F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567" w:type="dxa"/>
          </w:tcPr>
          <w:p w14:paraId="0D3E3DF5" w14:textId="6805AD19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04F0C0AD" w14:textId="3CCE901E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567" w:type="dxa"/>
          </w:tcPr>
          <w:p w14:paraId="319BAE33" w14:textId="5B7BA849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774244B4" w14:textId="5EDCBFDD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343A1C07" w14:textId="1037EDAB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7D8B5F30" w14:textId="662CDA2E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LS</w:t>
            </w:r>
          </w:p>
        </w:tc>
        <w:tc>
          <w:tcPr>
            <w:tcW w:w="283" w:type="dxa"/>
          </w:tcPr>
          <w:p w14:paraId="199F96EA" w14:textId="61BAF352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709" w:type="dxa"/>
          </w:tcPr>
          <w:p w14:paraId="23C57A81" w14:textId="5C157E1C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425" w:type="dxa"/>
          </w:tcPr>
          <w:p w14:paraId="3403CB8E" w14:textId="3F93D289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</w:tr>
      <w:tr w:rsidR="005F0B42" w:rsidRPr="00F153B4" w14:paraId="0465A4A2" w14:textId="2820D9D4" w:rsidTr="00672D9D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hideMark/>
          </w:tcPr>
          <w:p w14:paraId="7D08278A" w14:textId="77777777" w:rsidR="005F0B42" w:rsidRPr="00EE31FF" w:rsidRDefault="005F0B42" w:rsidP="005F0B42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35</w:t>
            </w:r>
          </w:p>
        </w:tc>
        <w:tc>
          <w:tcPr>
            <w:tcW w:w="709" w:type="dxa"/>
            <w:hideMark/>
          </w:tcPr>
          <w:p w14:paraId="3CE1D537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709" w:type="dxa"/>
            <w:hideMark/>
          </w:tcPr>
          <w:p w14:paraId="3EBD7107" w14:textId="38B40DDD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1276" w:type="dxa"/>
            <w:hideMark/>
          </w:tcPr>
          <w:p w14:paraId="04A5EF6A" w14:textId="73BD0376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Not significant</w:t>
            </w:r>
          </w:p>
        </w:tc>
        <w:tc>
          <w:tcPr>
            <w:tcW w:w="425" w:type="dxa"/>
          </w:tcPr>
          <w:p w14:paraId="6CDE6F20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567" w:type="dxa"/>
          </w:tcPr>
          <w:p w14:paraId="2C5A129E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2</w:t>
            </w:r>
          </w:p>
        </w:tc>
        <w:tc>
          <w:tcPr>
            <w:tcW w:w="567" w:type="dxa"/>
            <w:hideMark/>
          </w:tcPr>
          <w:p w14:paraId="1688F1C5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2</w:t>
            </w:r>
          </w:p>
        </w:tc>
        <w:tc>
          <w:tcPr>
            <w:tcW w:w="567" w:type="dxa"/>
            <w:hideMark/>
          </w:tcPr>
          <w:p w14:paraId="1EAFD927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850" w:type="dxa"/>
          </w:tcPr>
          <w:p w14:paraId="5B2A64B0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567" w:type="dxa"/>
          </w:tcPr>
          <w:p w14:paraId="09DF2CBB" w14:textId="793AFB6B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571B1FBA" w14:textId="66CC3E84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1FFF045B" w14:textId="31F3ED1C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91F</w:t>
            </w:r>
          </w:p>
        </w:tc>
        <w:tc>
          <w:tcPr>
            <w:tcW w:w="709" w:type="dxa"/>
          </w:tcPr>
          <w:p w14:paraId="1E497CD9" w14:textId="75DC16EC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D95G</w:t>
            </w:r>
          </w:p>
        </w:tc>
        <w:tc>
          <w:tcPr>
            <w:tcW w:w="709" w:type="dxa"/>
          </w:tcPr>
          <w:p w14:paraId="1BEA58AE" w14:textId="17684E14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L421P</w:t>
            </w:r>
          </w:p>
        </w:tc>
        <w:tc>
          <w:tcPr>
            <w:tcW w:w="425" w:type="dxa"/>
          </w:tcPr>
          <w:p w14:paraId="4B11166B" w14:textId="17880FF0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567" w:type="dxa"/>
          </w:tcPr>
          <w:p w14:paraId="2129A409" w14:textId="59D8264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775914D5" w14:textId="5441658E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567" w:type="dxa"/>
          </w:tcPr>
          <w:p w14:paraId="638AFB1D" w14:textId="6BE1EAC6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7EEEA299" w14:textId="55B97114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58A4D9BA" w14:textId="4CA56AA6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Mosaic</w:t>
            </w:r>
          </w:p>
        </w:tc>
        <w:tc>
          <w:tcPr>
            <w:tcW w:w="709" w:type="dxa"/>
          </w:tcPr>
          <w:p w14:paraId="2D3FFD52" w14:textId="3EF16841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R</w:t>
            </w:r>
          </w:p>
        </w:tc>
        <w:tc>
          <w:tcPr>
            <w:tcW w:w="283" w:type="dxa"/>
          </w:tcPr>
          <w:p w14:paraId="182BFB9A" w14:textId="4E39697E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709" w:type="dxa"/>
          </w:tcPr>
          <w:p w14:paraId="3464264E" w14:textId="405903B1" w:rsidR="005F0B42" w:rsidRPr="00EE31FF" w:rsidRDefault="000573AF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R</w:t>
            </w:r>
          </w:p>
        </w:tc>
        <w:tc>
          <w:tcPr>
            <w:tcW w:w="425" w:type="dxa"/>
          </w:tcPr>
          <w:p w14:paraId="549FCA8F" w14:textId="24F188DC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</w:tr>
      <w:tr w:rsidR="005F0B42" w:rsidRPr="00F153B4" w14:paraId="2179CB39" w14:textId="347FFA79" w:rsidTr="00672D9D">
        <w:trPr>
          <w:trHeight w:val="23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hideMark/>
          </w:tcPr>
          <w:p w14:paraId="4A699585" w14:textId="77777777" w:rsidR="005F0B42" w:rsidRPr="00EE31FF" w:rsidRDefault="005F0B42" w:rsidP="005F0B42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36</w:t>
            </w:r>
          </w:p>
        </w:tc>
        <w:tc>
          <w:tcPr>
            <w:tcW w:w="709" w:type="dxa"/>
            <w:hideMark/>
          </w:tcPr>
          <w:p w14:paraId="4F99F1C6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2</w:t>
            </w:r>
          </w:p>
        </w:tc>
        <w:tc>
          <w:tcPr>
            <w:tcW w:w="709" w:type="dxa"/>
            <w:hideMark/>
          </w:tcPr>
          <w:p w14:paraId="5FDD0654" w14:textId="2B155131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0</w:t>
            </w:r>
          </w:p>
        </w:tc>
        <w:tc>
          <w:tcPr>
            <w:tcW w:w="1276" w:type="dxa"/>
            <w:hideMark/>
          </w:tcPr>
          <w:p w14:paraId="3D48B6B5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Not significant</w:t>
            </w:r>
          </w:p>
        </w:tc>
        <w:tc>
          <w:tcPr>
            <w:tcW w:w="425" w:type="dxa"/>
          </w:tcPr>
          <w:p w14:paraId="299610B4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567" w:type="dxa"/>
          </w:tcPr>
          <w:p w14:paraId="7D0B7FC9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2</w:t>
            </w:r>
          </w:p>
        </w:tc>
        <w:tc>
          <w:tcPr>
            <w:tcW w:w="567" w:type="dxa"/>
            <w:hideMark/>
          </w:tcPr>
          <w:p w14:paraId="3D323D47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2</w:t>
            </w:r>
          </w:p>
        </w:tc>
        <w:tc>
          <w:tcPr>
            <w:tcW w:w="567" w:type="dxa"/>
            <w:hideMark/>
          </w:tcPr>
          <w:p w14:paraId="4B659EFD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850" w:type="dxa"/>
          </w:tcPr>
          <w:p w14:paraId="149133B8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567" w:type="dxa"/>
          </w:tcPr>
          <w:p w14:paraId="4FFE8698" w14:textId="4487378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26843DE0" w14:textId="126A0D43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5C33BF8E" w14:textId="54F8A73D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91F</w:t>
            </w:r>
          </w:p>
        </w:tc>
        <w:tc>
          <w:tcPr>
            <w:tcW w:w="709" w:type="dxa"/>
          </w:tcPr>
          <w:p w14:paraId="3B7C6A6A" w14:textId="6234ABFF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D95G</w:t>
            </w:r>
          </w:p>
        </w:tc>
        <w:tc>
          <w:tcPr>
            <w:tcW w:w="709" w:type="dxa"/>
          </w:tcPr>
          <w:p w14:paraId="50E5054C" w14:textId="19B73180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L421P</w:t>
            </w:r>
          </w:p>
        </w:tc>
        <w:tc>
          <w:tcPr>
            <w:tcW w:w="425" w:type="dxa"/>
          </w:tcPr>
          <w:p w14:paraId="21738633" w14:textId="23F2C981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567" w:type="dxa"/>
          </w:tcPr>
          <w:p w14:paraId="430C292D" w14:textId="342910B6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31EC1A9E" w14:textId="2672EE76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567" w:type="dxa"/>
          </w:tcPr>
          <w:p w14:paraId="470FA0DA" w14:textId="2232DE44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64898F96" w14:textId="4633E668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6B2DFEAC" w14:textId="00F93E9F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7DD2BEB4" w14:textId="0DC92974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LS</w:t>
            </w:r>
          </w:p>
        </w:tc>
        <w:tc>
          <w:tcPr>
            <w:tcW w:w="283" w:type="dxa"/>
          </w:tcPr>
          <w:p w14:paraId="56994F6A" w14:textId="79480388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709" w:type="dxa"/>
          </w:tcPr>
          <w:p w14:paraId="4B4D775A" w14:textId="5B6A228A" w:rsidR="005F0B42" w:rsidRPr="00EE31FF" w:rsidRDefault="000573AF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R</w:t>
            </w:r>
          </w:p>
        </w:tc>
        <w:tc>
          <w:tcPr>
            <w:tcW w:w="425" w:type="dxa"/>
          </w:tcPr>
          <w:p w14:paraId="009C5610" w14:textId="21446B6D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</w:tr>
      <w:tr w:rsidR="005F0B42" w:rsidRPr="00F153B4" w14:paraId="728F9B4B" w14:textId="08765537" w:rsidTr="00672D9D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hideMark/>
          </w:tcPr>
          <w:p w14:paraId="58761815" w14:textId="77777777" w:rsidR="005F0B42" w:rsidRPr="00EE31FF" w:rsidRDefault="005F0B42" w:rsidP="005F0B42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37</w:t>
            </w:r>
          </w:p>
        </w:tc>
        <w:tc>
          <w:tcPr>
            <w:tcW w:w="709" w:type="dxa"/>
            <w:hideMark/>
          </w:tcPr>
          <w:p w14:paraId="4586B751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2</w:t>
            </w:r>
          </w:p>
        </w:tc>
        <w:tc>
          <w:tcPr>
            <w:tcW w:w="709" w:type="dxa"/>
            <w:hideMark/>
          </w:tcPr>
          <w:p w14:paraId="5C338886" w14:textId="065BEC2E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0</w:t>
            </w:r>
          </w:p>
        </w:tc>
        <w:tc>
          <w:tcPr>
            <w:tcW w:w="1276" w:type="dxa"/>
            <w:hideMark/>
          </w:tcPr>
          <w:p w14:paraId="40095E50" w14:textId="353ABEF4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Not significant</w:t>
            </w:r>
          </w:p>
        </w:tc>
        <w:tc>
          <w:tcPr>
            <w:tcW w:w="425" w:type="dxa"/>
          </w:tcPr>
          <w:p w14:paraId="4273F08A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567" w:type="dxa"/>
          </w:tcPr>
          <w:p w14:paraId="74DFB0ED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567" w:type="dxa"/>
            <w:hideMark/>
          </w:tcPr>
          <w:p w14:paraId="44936949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2</w:t>
            </w:r>
          </w:p>
        </w:tc>
        <w:tc>
          <w:tcPr>
            <w:tcW w:w="567" w:type="dxa"/>
            <w:hideMark/>
          </w:tcPr>
          <w:p w14:paraId="663AF2A7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850" w:type="dxa"/>
          </w:tcPr>
          <w:p w14:paraId="7E7BE866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567" w:type="dxa"/>
          </w:tcPr>
          <w:p w14:paraId="3C8C67D1" w14:textId="098B874E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34B13762" w14:textId="48D26525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7FB95626" w14:textId="14858F6D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91F</w:t>
            </w:r>
          </w:p>
        </w:tc>
        <w:tc>
          <w:tcPr>
            <w:tcW w:w="709" w:type="dxa"/>
          </w:tcPr>
          <w:p w14:paraId="438A9D67" w14:textId="62DC0F54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D95A</w:t>
            </w:r>
          </w:p>
        </w:tc>
        <w:tc>
          <w:tcPr>
            <w:tcW w:w="709" w:type="dxa"/>
          </w:tcPr>
          <w:p w14:paraId="3CA2E58B" w14:textId="2F44F55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425" w:type="dxa"/>
          </w:tcPr>
          <w:p w14:paraId="0A3553F2" w14:textId="0384CCB2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567" w:type="dxa"/>
          </w:tcPr>
          <w:p w14:paraId="2D79BF4F" w14:textId="18AD8416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77079D59" w14:textId="53B0F50A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567" w:type="dxa"/>
          </w:tcPr>
          <w:p w14:paraId="399762F9" w14:textId="46B5718D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785509FE" w14:textId="501AEAF6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1D1E71D5" w14:textId="74E404D8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7F5E93DB" w14:textId="1662D24F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PPNG</w:t>
            </w:r>
          </w:p>
        </w:tc>
        <w:tc>
          <w:tcPr>
            <w:tcW w:w="283" w:type="dxa"/>
          </w:tcPr>
          <w:p w14:paraId="2A6C474B" w14:textId="682AE003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709" w:type="dxa"/>
          </w:tcPr>
          <w:p w14:paraId="5903156A" w14:textId="54D9EACC" w:rsidR="005F0B42" w:rsidRPr="00EE31FF" w:rsidRDefault="000573AF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R</w:t>
            </w:r>
          </w:p>
        </w:tc>
        <w:tc>
          <w:tcPr>
            <w:tcW w:w="425" w:type="dxa"/>
          </w:tcPr>
          <w:p w14:paraId="4B990F9F" w14:textId="138C79A0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</w:tr>
      <w:tr w:rsidR="005F0B42" w:rsidRPr="00F153B4" w14:paraId="4EB0CE01" w14:textId="0956D2AD" w:rsidTr="00672D9D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hideMark/>
          </w:tcPr>
          <w:p w14:paraId="0A459166" w14:textId="77777777" w:rsidR="005F0B42" w:rsidRPr="00EE31FF" w:rsidRDefault="005F0B42" w:rsidP="005F0B42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38</w:t>
            </w:r>
          </w:p>
        </w:tc>
        <w:tc>
          <w:tcPr>
            <w:tcW w:w="709" w:type="dxa"/>
            <w:hideMark/>
          </w:tcPr>
          <w:p w14:paraId="29E7A0FE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709" w:type="dxa"/>
            <w:hideMark/>
          </w:tcPr>
          <w:p w14:paraId="3617E6D2" w14:textId="229B719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1276" w:type="dxa"/>
            <w:hideMark/>
          </w:tcPr>
          <w:p w14:paraId="4DFEE91E" w14:textId="29BC5E80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Not significant</w:t>
            </w:r>
          </w:p>
        </w:tc>
        <w:tc>
          <w:tcPr>
            <w:tcW w:w="425" w:type="dxa"/>
          </w:tcPr>
          <w:p w14:paraId="47421424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567" w:type="dxa"/>
          </w:tcPr>
          <w:p w14:paraId="4D0B86AA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567" w:type="dxa"/>
            <w:hideMark/>
          </w:tcPr>
          <w:p w14:paraId="4E39FC93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567" w:type="dxa"/>
            <w:hideMark/>
          </w:tcPr>
          <w:p w14:paraId="219B84EC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850" w:type="dxa"/>
          </w:tcPr>
          <w:p w14:paraId="66470C54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567" w:type="dxa"/>
          </w:tcPr>
          <w:p w14:paraId="5A71142C" w14:textId="4A7F23EB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567" w:type="dxa"/>
          </w:tcPr>
          <w:p w14:paraId="6A3FCDAD" w14:textId="0A91C24B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295F02E1" w14:textId="39D1FDCC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91F</w:t>
            </w:r>
          </w:p>
        </w:tc>
        <w:tc>
          <w:tcPr>
            <w:tcW w:w="709" w:type="dxa"/>
          </w:tcPr>
          <w:p w14:paraId="5DE33CC9" w14:textId="48025134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D95G</w:t>
            </w:r>
          </w:p>
        </w:tc>
        <w:tc>
          <w:tcPr>
            <w:tcW w:w="709" w:type="dxa"/>
          </w:tcPr>
          <w:p w14:paraId="4AE78C4C" w14:textId="1BF2066B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L421P</w:t>
            </w:r>
          </w:p>
        </w:tc>
        <w:tc>
          <w:tcPr>
            <w:tcW w:w="425" w:type="dxa"/>
          </w:tcPr>
          <w:p w14:paraId="061E9CF1" w14:textId="2EECF823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567" w:type="dxa"/>
          </w:tcPr>
          <w:p w14:paraId="3ACA3FE0" w14:textId="53F81235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1917D2E6" w14:textId="6EDF5DA2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567" w:type="dxa"/>
          </w:tcPr>
          <w:p w14:paraId="3C3432EE" w14:textId="0A17FCA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06542114" w14:textId="33B4CEA3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A501T/WT</w:t>
            </w:r>
          </w:p>
        </w:tc>
        <w:tc>
          <w:tcPr>
            <w:tcW w:w="567" w:type="dxa"/>
          </w:tcPr>
          <w:p w14:paraId="2F520F61" w14:textId="6A9ABD51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100C87A7" w14:textId="57EFEC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LS</w:t>
            </w:r>
          </w:p>
        </w:tc>
        <w:tc>
          <w:tcPr>
            <w:tcW w:w="283" w:type="dxa"/>
          </w:tcPr>
          <w:p w14:paraId="44969538" w14:textId="2A4F7F14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709" w:type="dxa"/>
          </w:tcPr>
          <w:p w14:paraId="6223D7FA" w14:textId="28ABEE17" w:rsidR="005F0B42" w:rsidRPr="00EE31FF" w:rsidRDefault="000573AF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R</w:t>
            </w:r>
          </w:p>
        </w:tc>
        <w:tc>
          <w:tcPr>
            <w:tcW w:w="425" w:type="dxa"/>
          </w:tcPr>
          <w:p w14:paraId="56061B4A" w14:textId="3669F48F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</w:tr>
      <w:tr w:rsidR="005F0B42" w:rsidRPr="00F153B4" w14:paraId="126F5609" w14:textId="14DC02BF" w:rsidTr="00672D9D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hideMark/>
          </w:tcPr>
          <w:p w14:paraId="6FDBCDE2" w14:textId="77777777" w:rsidR="005F0B42" w:rsidRPr="00EE31FF" w:rsidRDefault="005F0B42" w:rsidP="005F0B42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39</w:t>
            </w:r>
          </w:p>
        </w:tc>
        <w:tc>
          <w:tcPr>
            <w:tcW w:w="709" w:type="dxa"/>
            <w:hideMark/>
          </w:tcPr>
          <w:p w14:paraId="5E7648EB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709" w:type="dxa"/>
            <w:hideMark/>
          </w:tcPr>
          <w:p w14:paraId="7AD835E9" w14:textId="4C6CFFCF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1276" w:type="dxa"/>
            <w:hideMark/>
          </w:tcPr>
          <w:p w14:paraId="539923FA" w14:textId="3A820F65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Not significant</w:t>
            </w:r>
          </w:p>
        </w:tc>
        <w:tc>
          <w:tcPr>
            <w:tcW w:w="425" w:type="dxa"/>
          </w:tcPr>
          <w:p w14:paraId="3506233C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567" w:type="dxa"/>
          </w:tcPr>
          <w:p w14:paraId="47828079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2</w:t>
            </w:r>
          </w:p>
        </w:tc>
        <w:tc>
          <w:tcPr>
            <w:tcW w:w="567" w:type="dxa"/>
            <w:hideMark/>
          </w:tcPr>
          <w:p w14:paraId="74878D54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2</w:t>
            </w:r>
          </w:p>
        </w:tc>
        <w:tc>
          <w:tcPr>
            <w:tcW w:w="567" w:type="dxa"/>
            <w:hideMark/>
          </w:tcPr>
          <w:p w14:paraId="0F45B486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850" w:type="dxa"/>
          </w:tcPr>
          <w:p w14:paraId="002B2677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567" w:type="dxa"/>
          </w:tcPr>
          <w:p w14:paraId="6CEAE4D9" w14:textId="14D77B82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68F81C23" w14:textId="29A9EFE9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08FA7F99" w14:textId="55443C41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2F24FE42" w14:textId="35C85C2F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58863D14" w14:textId="6285575B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425" w:type="dxa"/>
          </w:tcPr>
          <w:p w14:paraId="2631B0D9" w14:textId="3075278F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567" w:type="dxa"/>
          </w:tcPr>
          <w:p w14:paraId="1C78CEB2" w14:textId="197B6933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Mut</w:t>
            </w:r>
          </w:p>
        </w:tc>
        <w:tc>
          <w:tcPr>
            <w:tcW w:w="567" w:type="dxa"/>
          </w:tcPr>
          <w:p w14:paraId="0B292E3C" w14:textId="2E7F919C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567" w:type="dxa"/>
          </w:tcPr>
          <w:p w14:paraId="207FA901" w14:textId="6F01DD78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0F30DADF" w14:textId="3A6812F0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09EDE5CB" w14:textId="4D5DB28D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3499408D" w14:textId="62643248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LS</w:t>
            </w:r>
          </w:p>
        </w:tc>
        <w:tc>
          <w:tcPr>
            <w:tcW w:w="283" w:type="dxa"/>
          </w:tcPr>
          <w:p w14:paraId="1FCBCF85" w14:textId="38E9CD8C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709" w:type="dxa"/>
          </w:tcPr>
          <w:p w14:paraId="42E71104" w14:textId="7C7F4215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425" w:type="dxa"/>
          </w:tcPr>
          <w:p w14:paraId="4ED522B1" w14:textId="391711BF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</w:tr>
      <w:tr w:rsidR="005F0B42" w:rsidRPr="00F153B4" w14:paraId="1C2C92ED" w14:textId="7CFC1A2E" w:rsidTr="00672D9D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hideMark/>
          </w:tcPr>
          <w:p w14:paraId="54445097" w14:textId="77777777" w:rsidR="005F0B42" w:rsidRPr="00EE31FF" w:rsidRDefault="005F0B42" w:rsidP="005F0B42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40</w:t>
            </w:r>
          </w:p>
        </w:tc>
        <w:tc>
          <w:tcPr>
            <w:tcW w:w="709" w:type="dxa"/>
            <w:hideMark/>
          </w:tcPr>
          <w:p w14:paraId="5BD49756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2</w:t>
            </w:r>
          </w:p>
        </w:tc>
        <w:tc>
          <w:tcPr>
            <w:tcW w:w="709" w:type="dxa"/>
            <w:hideMark/>
          </w:tcPr>
          <w:p w14:paraId="05BEB289" w14:textId="08771502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0</w:t>
            </w:r>
          </w:p>
        </w:tc>
        <w:tc>
          <w:tcPr>
            <w:tcW w:w="1276" w:type="dxa"/>
            <w:hideMark/>
          </w:tcPr>
          <w:p w14:paraId="7FD3E1A5" w14:textId="2A9566B1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Not significant</w:t>
            </w:r>
          </w:p>
        </w:tc>
        <w:tc>
          <w:tcPr>
            <w:tcW w:w="425" w:type="dxa"/>
          </w:tcPr>
          <w:p w14:paraId="7E8479C3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567" w:type="dxa"/>
          </w:tcPr>
          <w:p w14:paraId="3B4033BD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2</w:t>
            </w:r>
          </w:p>
        </w:tc>
        <w:tc>
          <w:tcPr>
            <w:tcW w:w="567" w:type="dxa"/>
            <w:hideMark/>
          </w:tcPr>
          <w:p w14:paraId="290DA3EA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567" w:type="dxa"/>
            <w:hideMark/>
          </w:tcPr>
          <w:p w14:paraId="0B562213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850" w:type="dxa"/>
          </w:tcPr>
          <w:p w14:paraId="0265F31F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2</w:t>
            </w:r>
          </w:p>
        </w:tc>
        <w:tc>
          <w:tcPr>
            <w:tcW w:w="567" w:type="dxa"/>
          </w:tcPr>
          <w:p w14:paraId="77FF94C4" w14:textId="776594A2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157CEBC7" w14:textId="0F0406A3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201E0807" w14:textId="359A2F98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91F</w:t>
            </w:r>
          </w:p>
        </w:tc>
        <w:tc>
          <w:tcPr>
            <w:tcW w:w="709" w:type="dxa"/>
          </w:tcPr>
          <w:p w14:paraId="1B2050F8" w14:textId="77209C61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D95A</w:t>
            </w:r>
          </w:p>
        </w:tc>
        <w:tc>
          <w:tcPr>
            <w:tcW w:w="709" w:type="dxa"/>
          </w:tcPr>
          <w:p w14:paraId="4F20E4BA" w14:textId="391C1DFD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425" w:type="dxa"/>
          </w:tcPr>
          <w:p w14:paraId="4AFC0897" w14:textId="06B74A5B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567" w:type="dxa"/>
          </w:tcPr>
          <w:p w14:paraId="3A9AA30B" w14:textId="40AC3790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7D0C9C97" w14:textId="29DC5320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567" w:type="dxa"/>
          </w:tcPr>
          <w:p w14:paraId="42E4A832" w14:textId="046DB4DE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69C10226" w14:textId="45AB653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1BA3B03D" w14:textId="1E97BB2B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57EA1628" w14:textId="592181B1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LS</w:t>
            </w:r>
          </w:p>
        </w:tc>
        <w:tc>
          <w:tcPr>
            <w:tcW w:w="283" w:type="dxa"/>
          </w:tcPr>
          <w:p w14:paraId="3CCA7D43" w14:textId="757959D6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709" w:type="dxa"/>
          </w:tcPr>
          <w:p w14:paraId="43ABBED1" w14:textId="583C889B" w:rsidR="005F0B42" w:rsidRPr="00EE31FF" w:rsidRDefault="000573AF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R</w:t>
            </w:r>
          </w:p>
        </w:tc>
        <w:tc>
          <w:tcPr>
            <w:tcW w:w="425" w:type="dxa"/>
          </w:tcPr>
          <w:p w14:paraId="54C7CC34" w14:textId="2E4268B4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</w:tr>
      <w:tr w:rsidR="005F0B42" w:rsidRPr="00F153B4" w14:paraId="1394DA89" w14:textId="75CC4BFC" w:rsidTr="00672D9D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hideMark/>
          </w:tcPr>
          <w:p w14:paraId="750D5D72" w14:textId="77777777" w:rsidR="005F0B42" w:rsidRPr="00EE31FF" w:rsidRDefault="005F0B42" w:rsidP="005F0B42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41</w:t>
            </w:r>
          </w:p>
        </w:tc>
        <w:tc>
          <w:tcPr>
            <w:tcW w:w="709" w:type="dxa"/>
            <w:hideMark/>
          </w:tcPr>
          <w:p w14:paraId="1CC6DCF8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2</w:t>
            </w:r>
          </w:p>
        </w:tc>
        <w:tc>
          <w:tcPr>
            <w:tcW w:w="709" w:type="dxa"/>
            <w:hideMark/>
          </w:tcPr>
          <w:p w14:paraId="1417E7FE" w14:textId="69A99775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0</w:t>
            </w:r>
          </w:p>
        </w:tc>
        <w:tc>
          <w:tcPr>
            <w:tcW w:w="1276" w:type="dxa"/>
            <w:hideMark/>
          </w:tcPr>
          <w:p w14:paraId="742BC334" w14:textId="4091555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Not significant</w:t>
            </w:r>
          </w:p>
        </w:tc>
        <w:tc>
          <w:tcPr>
            <w:tcW w:w="425" w:type="dxa"/>
          </w:tcPr>
          <w:p w14:paraId="4DEC8A1E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567" w:type="dxa"/>
          </w:tcPr>
          <w:p w14:paraId="067B6DDB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2</w:t>
            </w:r>
          </w:p>
        </w:tc>
        <w:tc>
          <w:tcPr>
            <w:tcW w:w="567" w:type="dxa"/>
            <w:hideMark/>
          </w:tcPr>
          <w:p w14:paraId="48320C93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2</w:t>
            </w:r>
          </w:p>
        </w:tc>
        <w:tc>
          <w:tcPr>
            <w:tcW w:w="567" w:type="dxa"/>
            <w:hideMark/>
          </w:tcPr>
          <w:p w14:paraId="43194F13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850" w:type="dxa"/>
          </w:tcPr>
          <w:p w14:paraId="3CFB666B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567" w:type="dxa"/>
          </w:tcPr>
          <w:p w14:paraId="5ACB0E9A" w14:textId="287F5164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6F72855D" w14:textId="37622951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0F7985A8" w14:textId="7FC04BA3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91F</w:t>
            </w:r>
          </w:p>
        </w:tc>
        <w:tc>
          <w:tcPr>
            <w:tcW w:w="709" w:type="dxa"/>
          </w:tcPr>
          <w:p w14:paraId="1A1158DB" w14:textId="0F22A5C0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D95A</w:t>
            </w:r>
          </w:p>
        </w:tc>
        <w:tc>
          <w:tcPr>
            <w:tcW w:w="709" w:type="dxa"/>
          </w:tcPr>
          <w:p w14:paraId="37E3DD61" w14:textId="3F3D8234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425" w:type="dxa"/>
          </w:tcPr>
          <w:p w14:paraId="35E38135" w14:textId="35B8DB5C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567" w:type="dxa"/>
          </w:tcPr>
          <w:p w14:paraId="50B0C362" w14:textId="0FC4236E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66FE0BEF" w14:textId="728FDF9E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567" w:type="dxa"/>
          </w:tcPr>
          <w:p w14:paraId="7BAC3454" w14:textId="14829422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3D73CB45" w14:textId="5B56DBA0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1844FFB9" w14:textId="3DF42255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67AC40B1" w14:textId="16D9CA72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PPNG</w:t>
            </w:r>
          </w:p>
        </w:tc>
        <w:tc>
          <w:tcPr>
            <w:tcW w:w="283" w:type="dxa"/>
          </w:tcPr>
          <w:p w14:paraId="7AB72224" w14:textId="3C382C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709" w:type="dxa"/>
          </w:tcPr>
          <w:p w14:paraId="108F41CC" w14:textId="4D4440EE" w:rsidR="005F0B42" w:rsidRPr="00EE31FF" w:rsidRDefault="000573AF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R</w:t>
            </w:r>
          </w:p>
        </w:tc>
        <w:tc>
          <w:tcPr>
            <w:tcW w:w="425" w:type="dxa"/>
          </w:tcPr>
          <w:p w14:paraId="16080E5A" w14:textId="33F6C650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</w:tr>
      <w:tr w:rsidR="005F0B42" w:rsidRPr="00F153B4" w14:paraId="7B342DF1" w14:textId="0EAD7405" w:rsidTr="00672D9D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hideMark/>
          </w:tcPr>
          <w:p w14:paraId="50906E12" w14:textId="77777777" w:rsidR="005F0B42" w:rsidRPr="00EE31FF" w:rsidRDefault="005F0B42" w:rsidP="005F0B42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42</w:t>
            </w:r>
          </w:p>
        </w:tc>
        <w:tc>
          <w:tcPr>
            <w:tcW w:w="709" w:type="dxa"/>
            <w:hideMark/>
          </w:tcPr>
          <w:p w14:paraId="4FDB7A23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2</w:t>
            </w:r>
          </w:p>
        </w:tc>
        <w:tc>
          <w:tcPr>
            <w:tcW w:w="709" w:type="dxa"/>
            <w:hideMark/>
          </w:tcPr>
          <w:p w14:paraId="31E96323" w14:textId="49C74F9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0</w:t>
            </w:r>
          </w:p>
        </w:tc>
        <w:tc>
          <w:tcPr>
            <w:tcW w:w="1276" w:type="dxa"/>
            <w:hideMark/>
          </w:tcPr>
          <w:p w14:paraId="618D080F" w14:textId="2283B78F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Not significant</w:t>
            </w:r>
          </w:p>
        </w:tc>
        <w:tc>
          <w:tcPr>
            <w:tcW w:w="425" w:type="dxa"/>
          </w:tcPr>
          <w:p w14:paraId="7A7B1930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567" w:type="dxa"/>
          </w:tcPr>
          <w:p w14:paraId="5F823C4C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2</w:t>
            </w:r>
          </w:p>
        </w:tc>
        <w:tc>
          <w:tcPr>
            <w:tcW w:w="567" w:type="dxa"/>
            <w:hideMark/>
          </w:tcPr>
          <w:p w14:paraId="2250252D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567" w:type="dxa"/>
            <w:hideMark/>
          </w:tcPr>
          <w:p w14:paraId="77AEE298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850" w:type="dxa"/>
          </w:tcPr>
          <w:p w14:paraId="0B37EAB7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567" w:type="dxa"/>
          </w:tcPr>
          <w:p w14:paraId="0590D78C" w14:textId="4BD7E6E9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0C06BED2" w14:textId="34C2545C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794BF6F8" w14:textId="707986D5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6A643E8B" w14:textId="01369936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73C03254" w14:textId="26A05B99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425" w:type="dxa"/>
          </w:tcPr>
          <w:p w14:paraId="5D4375BA" w14:textId="70E6D226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567" w:type="dxa"/>
          </w:tcPr>
          <w:p w14:paraId="4AB9AD1B" w14:textId="6218F1C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5698CCA4" w14:textId="72004C29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567" w:type="dxa"/>
          </w:tcPr>
          <w:p w14:paraId="33602C00" w14:textId="1076BE2E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5909C376" w14:textId="2E347180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559E0473" w14:textId="59D5FC2E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2B9AC6D9" w14:textId="5143ED00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LS</w:t>
            </w:r>
          </w:p>
        </w:tc>
        <w:tc>
          <w:tcPr>
            <w:tcW w:w="283" w:type="dxa"/>
          </w:tcPr>
          <w:p w14:paraId="24E44A61" w14:textId="35E80A5E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709" w:type="dxa"/>
          </w:tcPr>
          <w:p w14:paraId="3197F67C" w14:textId="21E28B2C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425" w:type="dxa"/>
          </w:tcPr>
          <w:p w14:paraId="56E3560E" w14:textId="0B01D45B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</w:tr>
      <w:tr w:rsidR="005F0B42" w:rsidRPr="00F153B4" w14:paraId="54AAEB6F" w14:textId="3AEC6127" w:rsidTr="00672D9D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hideMark/>
          </w:tcPr>
          <w:p w14:paraId="1BD370FC" w14:textId="77777777" w:rsidR="005F0B42" w:rsidRPr="00EE31FF" w:rsidRDefault="005F0B42" w:rsidP="005F0B42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43</w:t>
            </w:r>
          </w:p>
        </w:tc>
        <w:tc>
          <w:tcPr>
            <w:tcW w:w="709" w:type="dxa"/>
            <w:hideMark/>
          </w:tcPr>
          <w:p w14:paraId="19A245E5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2</w:t>
            </w:r>
          </w:p>
        </w:tc>
        <w:tc>
          <w:tcPr>
            <w:tcW w:w="709" w:type="dxa"/>
            <w:hideMark/>
          </w:tcPr>
          <w:p w14:paraId="01602D93" w14:textId="01BB61D0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0</w:t>
            </w:r>
          </w:p>
        </w:tc>
        <w:tc>
          <w:tcPr>
            <w:tcW w:w="1276" w:type="dxa"/>
            <w:hideMark/>
          </w:tcPr>
          <w:p w14:paraId="61C10989" w14:textId="3225B155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Not significant</w:t>
            </w:r>
          </w:p>
        </w:tc>
        <w:tc>
          <w:tcPr>
            <w:tcW w:w="425" w:type="dxa"/>
          </w:tcPr>
          <w:p w14:paraId="4597C242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567" w:type="dxa"/>
          </w:tcPr>
          <w:p w14:paraId="6A043C16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567" w:type="dxa"/>
            <w:hideMark/>
          </w:tcPr>
          <w:p w14:paraId="3F81F73A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2</w:t>
            </w:r>
          </w:p>
        </w:tc>
        <w:tc>
          <w:tcPr>
            <w:tcW w:w="567" w:type="dxa"/>
            <w:hideMark/>
          </w:tcPr>
          <w:p w14:paraId="77F640BC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850" w:type="dxa"/>
          </w:tcPr>
          <w:p w14:paraId="3D1E763E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567" w:type="dxa"/>
          </w:tcPr>
          <w:p w14:paraId="424AFD1A" w14:textId="1E2B0D7D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01A82D0F" w14:textId="74B1337F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2E951D72" w14:textId="366A92CC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91F</w:t>
            </w:r>
          </w:p>
        </w:tc>
        <w:tc>
          <w:tcPr>
            <w:tcW w:w="709" w:type="dxa"/>
          </w:tcPr>
          <w:p w14:paraId="1BFF5C4E" w14:textId="318E7CC5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D95A</w:t>
            </w:r>
          </w:p>
        </w:tc>
        <w:tc>
          <w:tcPr>
            <w:tcW w:w="709" w:type="dxa"/>
          </w:tcPr>
          <w:p w14:paraId="5334BDE8" w14:textId="4255512E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425" w:type="dxa"/>
          </w:tcPr>
          <w:p w14:paraId="2B840A61" w14:textId="5E1833B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567" w:type="dxa"/>
          </w:tcPr>
          <w:p w14:paraId="210346E9" w14:textId="6184E3CC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Mut</w:t>
            </w:r>
          </w:p>
        </w:tc>
        <w:tc>
          <w:tcPr>
            <w:tcW w:w="567" w:type="dxa"/>
          </w:tcPr>
          <w:p w14:paraId="76DAC2AB" w14:textId="4223EDAA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567" w:type="dxa"/>
          </w:tcPr>
          <w:p w14:paraId="05ADB792" w14:textId="77616374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72628235" w14:textId="2CF31651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129392D7" w14:textId="013860BC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195F4C2E" w14:textId="52A86D1C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LS</w:t>
            </w:r>
          </w:p>
        </w:tc>
        <w:tc>
          <w:tcPr>
            <w:tcW w:w="283" w:type="dxa"/>
          </w:tcPr>
          <w:p w14:paraId="678A7B62" w14:textId="3CF3D7E8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709" w:type="dxa"/>
          </w:tcPr>
          <w:p w14:paraId="0CBF3FC3" w14:textId="71AEB1B3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R</w:t>
            </w:r>
          </w:p>
        </w:tc>
        <w:tc>
          <w:tcPr>
            <w:tcW w:w="425" w:type="dxa"/>
          </w:tcPr>
          <w:p w14:paraId="58FEBD7B" w14:textId="55E418BC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</w:tr>
      <w:tr w:rsidR="005F0B42" w:rsidRPr="00F153B4" w14:paraId="39436915" w14:textId="28296740" w:rsidTr="00672D9D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hideMark/>
          </w:tcPr>
          <w:p w14:paraId="3C16E308" w14:textId="77777777" w:rsidR="005F0B42" w:rsidRPr="00EE31FF" w:rsidRDefault="005F0B42" w:rsidP="005F0B42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44</w:t>
            </w:r>
          </w:p>
        </w:tc>
        <w:tc>
          <w:tcPr>
            <w:tcW w:w="709" w:type="dxa"/>
            <w:hideMark/>
          </w:tcPr>
          <w:p w14:paraId="55107E59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2</w:t>
            </w:r>
          </w:p>
        </w:tc>
        <w:tc>
          <w:tcPr>
            <w:tcW w:w="709" w:type="dxa"/>
            <w:hideMark/>
          </w:tcPr>
          <w:p w14:paraId="74CC115E" w14:textId="2CC90865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0</w:t>
            </w:r>
          </w:p>
        </w:tc>
        <w:tc>
          <w:tcPr>
            <w:tcW w:w="1276" w:type="dxa"/>
            <w:hideMark/>
          </w:tcPr>
          <w:p w14:paraId="53C338B6" w14:textId="6B10CF2F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Not significant</w:t>
            </w:r>
          </w:p>
        </w:tc>
        <w:tc>
          <w:tcPr>
            <w:tcW w:w="425" w:type="dxa"/>
          </w:tcPr>
          <w:p w14:paraId="036377CF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567" w:type="dxa"/>
          </w:tcPr>
          <w:p w14:paraId="19F803F0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567" w:type="dxa"/>
            <w:hideMark/>
          </w:tcPr>
          <w:p w14:paraId="5ABBC974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567" w:type="dxa"/>
            <w:hideMark/>
          </w:tcPr>
          <w:p w14:paraId="712C5AFA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850" w:type="dxa"/>
          </w:tcPr>
          <w:p w14:paraId="4DAB21FB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567" w:type="dxa"/>
          </w:tcPr>
          <w:p w14:paraId="4F045375" w14:textId="4D118D1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0AA5A37E" w14:textId="355E923C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2854752B" w14:textId="6E314B0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7182F002" w14:textId="74184F5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463D61BB" w14:textId="63A8A9ED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425" w:type="dxa"/>
          </w:tcPr>
          <w:p w14:paraId="1EDABC2E" w14:textId="588BC389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567" w:type="dxa"/>
          </w:tcPr>
          <w:p w14:paraId="4238861B" w14:textId="04D941D4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1DA81B43" w14:textId="1DBF1A70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567" w:type="dxa"/>
          </w:tcPr>
          <w:p w14:paraId="3743766A" w14:textId="47660BE9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736CBFD8" w14:textId="04ABDA9A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497BF473" w14:textId="6AE3AE9D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4B4E261B" w14:textId="289EAC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LS</w:t>
            </w:r>
          </w:p>
        </w:tc>
        <w:tc>
          <w:tcPr>
            <w:tcW w:w="283" w:type="dxa"/>
          </w:tcPr>
          <w:p w14:paraId="618AD0F5" w14:textId="6A4B285F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709" w:type="dxa"/>
          </w:tcPr>
          <w:p w14:paraId="2F3E7CB8" w14:textId="6058A7DD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425" w:type="dxa"/>
          </w:tcPr>
          <w:p w14:paraId="6BEB86EC" w14:textId="442CC3F1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</w:tr>
      <w:tr w:rsidR="005F0B42" w:rsidRPr="00F153B4" w14:paraId="5F6E36B9" w14:textId="45176D57" w:rsidTr="00672D9D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hideMark/>
          </w:tcPr>
          <w:p w14:paraId="6A232EBB" w14:textId="77777777" w:rsidR="005F0B42" w:rsidRPr="00EE31FF" w:rsidRDefault="005F0B42" w:rsidP="005F0B42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45</w:t>
            </w:r>
          </w:p>
        </w:tc>
        <w:tc>
          <w:tcPr>
            <w:tcW w:w="709" w:type="dxa"/>
            <w:hideMark/>
          </w:tcPr>
          <w:p w14:paraId="62C4AF8C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709" w:type="dxa"/>
            <w:hideMark/>
          </w:tcPr>
          <w:p w14:paraId="2E8F721D" w14:textId="03953B71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0</w:t>
            </w:r>
          </w:p>
        </w:tc>
        <w:tc>
          <w:tcPr>
            <w:tcW w:w="1276" w:type="dxa"/>
            <w:hideMark/>
          </w:tcPr>
          <w:p w14:paraId="50199DB9" w14:textId="7EE93EF3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Not significant</w:t>
            </w:r>
          </w:p>
        </w:tc>
        <w:tc>
          <w:tcPr>
            <w:tcW w:w="425" w:type="dxa"/>
          </w:tcPr>
          <w:p w14:paraId="01C49E39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567" w:type="dxa"/>
          </w:tcPr>
          <w:p w14:paraId="6EF6A647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567" w:type="dxa"/>
            <w:hideMark/>
          </w:tcPr>
          <w:p w14:paraId="0755ED22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567" w:type="dxa"/>
            <w:hideMark/>
          </w:tcPr>
          <w:p w14:paraId="0676D4CC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850" w:type="dxa"/>
          </w:tcPr>
          <w:p w14:paraId="17CE465E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567" w:type="dxa"/>
          </w:tcPr>
          <w:p w14:paraId="62EDE907" w14:textId="081CCA56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127B85D0" w14:textId="538B041B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6D3E0F10" w14:textId="30E3BF9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142DD710" w14:textId="2C39C472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6B1F5706" w14:textId="3F3212EB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425" w:type="dxa"/>
          </w:tcPr>
          <w:p w14:paraId="186AE7BB" w14:textId="7F0CA27A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567" w:type="dxa"/>
          </w:tcPr>
          <w:p w14:paraId="53DFB0A5" w14:textId="22C20BBF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6CBC18C0" w14:textId="094967BF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567" w:type="dxa"/>
          </w:tcPr>
          <w:p w14:paraId="61DDAA37" w14:textId="601DB731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6FA1E7EB" w14:textId="4FEDE9C3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3DA2F77C" w14:textId="3BAE9E38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5784CF05" w14:textId="7EB28753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PPNG</w:t>
            </w:r>
          </w:p>
        </w:tc>
        <w:tc>
          <w:tcPr>
            <w:tcW w:w="283" w:type="dxa"/>
          </w:tcPr>
          <w:p w14:paraId="01394D48" w14:textId="21FE6DA5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709" w:type="dxa"/>
          </w:tcPr>
          <w:p w14:paraId="485B556F" w14:textId="38C11B66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425" w:type="dxa"/>
          </w:tcPr>
          <w:p w14:paraId="31B96A92" w14:textId="6344E454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</w:tr>
      <w:tr w:rsidR="005F0B42" w:rsidRPr="00F153B4" w14:paraId="6695EC8B" w14:textId="42FA1897" w:rsidTr="00672D9D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hideMark/>
          </w:tcPr>
          <w:p w14:paraId="2236485A" w14:textId="77777777" w:rsidR="005F0B42" w:rsidRPr="00EE31FF" w:rsidRDefault="005F0B42" w:rsidP="005F0B42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46</w:t>
            </w:r>
          </w:p>
        </w:tc>
        <w:tc>
          <w:tcPr>
            <w:tcW w:w="709" w:type="dxa"/>
            <w:hideMark/>
          </w:tcPr>
          <w:p w14:paraId="178262D0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0</w:t>
            </w:r>
          </w:p>
        </w:tc>
        <w:tc>
          <w:tcPr>
            <w:tcW w:w="709" w:type="dxa"/>
            <w:hideMark/>
          </w:tcPr>
          <w:p w14:paraId="00158F4C" w14:textId="0BFAFA30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1276" w:type="dxa"/>
            <w:hideMark/>
          </w:tcPr>
          <w:p w14:paraId="5626FFE5" w14:textId="5520DA4D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Not significant</w:t>
            </w:r>
          </w:p>
        </w:tc>
        <w:tc>
          <w:tcPr>
            <w:tcW w:w="425" w:type="dxa"/>
          </w:tcPr>
          <w:p w14:paraId="3133D141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567" w:type="dxa"/>
          </w:tcPr>
          <w:p w14:paraId="2BEF82A8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567" w:type="dxa"/>
            <w:hideMark/>
          </w:tcPr>
          <w:p w14:paraId="1E742AEB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567" w:type="dxa"/>
            <w:hideMark/>
          </w:tcPr>
          <w:p w14:paraId="699F4293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850" w:type="dxa"/>
          </w:tcPr>
          <w:p w14:paraId="1DC9ED00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567" w:type="dxa"/>
          </w:tcPr>
          <w:p w14:paraId="6E12E5C4" w14:textId="172968DC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6B5E8CF5" w14:textId="2AA88CBA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077C34F8" w14:textId="6F09C4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30D12F13" w14:textId="64C2F81F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21DADE5C" w14:textId="26B5B6DF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425" w:type="dxa"/>
          </w:tcPr>
          <w:p w14:paraId="4D072A5A" w14:textId="24355B49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567" w:type="dxa"/>
          </w:tcPr>
          <w:p w14:paraId="246D3B88" w14:textId="2DFBC3EE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2DEA1CA1" w14:textId="2E985515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567" w:type="dxa"/>
          </w:tcPr>
          <w:p w14:paraId="5FB7E026" w14:textId="2504D561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4275D65A" w14:textId="752DB0EF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6F2210C1" w14:textId="34F89FFD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61897425" w14:textId="4A53E7D9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PPNG</w:t>
            </w:r>
          </w:p>
        </w:tc>
        <w:tc>
          <w:tcPr>
            <w:tcW w:w="283" w:type="dxa"/>
          </w:tcPr>
          <w:p w14:paraId="2F9DCBE6" w14:textId="0FF25E81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709" w:type="dxa"/>
          </w:tcPr>
          <w:p w14:paraId="31D8FE6B" w14:textId="60203934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425" w:type="dxa"/>
          </w:tcPr>
          <w:p w14:paraId="26EE8DEF" w14:textId="4F3F5E86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</w:tr>
      <w:tr w:rsidR="005F0B42" w:rsidRPr="00F153B4" w14:paraId="56B6743E" w14:textId="3BBF264B" w:rsidTr="00672D9D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hideMark/>
          </w:tcPr>
          <w:p w14:paraId="20A07EA5" w14:textId="77777777" w:rsidR="005F0B42" w:rsidRPr="00EE31FF" w:rsidRDefault="005F0B42" w:rsidP="005F0B42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47</w:t>
            </w:r>
          </w:p>
        </w:tc>
        <w:tc>
          <w:tcPr>
            <w:tcW w:w="709" w:type="dxa"/>
            <w:hideMark/>
          </w:tcPr>
          <w:p w14:paraId="482733DE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0</w:t>
            </w:r>
          </w:p>
        </w:tc>
        <w:tc>
          <w:tcPr>
            <w:tcW w:w="709" w:type="dxa"/>
            <w:hideMark/>
          </w:tcPr>
          <w:p w14:paraId="22FDA0C5" w14:textId="00F97C39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1276" w:type="dxa"/>
            <w:hideMark/>
          </w:tcPr>
          <w:p w14:paraId="770D663A" w14:textId="686396B5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Not significant</w:t>
            </w:r>
          </w:p>
        </w:tc>
        <w:tc>
          <w:tcPr>
            <w:tcW w:w="425" w:type="dxa"/>
          </w:tcPr>
          <w:p w14:paraId="5817B5E8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567" w:type="dxa"/>
          </w:tcPr>
          <w:p w14:paraId="20AA626B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567" w:type="dxa"/>
            <w:hideMark/>
          </w:tcPr>
          <w:p w14:paraId="438E743E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567" w:type="dxa"/>
            <w:hideMark/>
          </w:tcPr>
          <w:p w14:paraId="4B0E5267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850" w:type="dxa"/>
          </w:tcPr>
          <w:p w14:paraId="7F7C1820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567" w:type="dxa"/>
          </w:tcPr>
          <w:p w14:paraId="38B50BE0" w14:textId="1F2B7604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3361175D" w14:textId="615B4501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5C9CC33F" w14:textId="457AC068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661DA305" w14:textId="11342B4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10A21622" w14:textId="196CFFF0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425" w:type="dxa"/>
          </w:tcPr>
          <w:p w14:paraId="19C84C16" w14:textId="05A3560F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567" w:type="dxa"/>
          </w:tcPr>
          <w:p w14:paraId="1608CE14" w14:textId="662935F1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0F3CD17E" w14:textId="56075D1B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567" w:type="dxa"/>
          </w:tcPr>
          <w:p w14:paraId="49E75553" w14:textId="738BA6A1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6A0BF73B" w14:textId="74E9AB85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5248879B" w14:textId="411E77FD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20EAC369" w14:textId="07652F5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PPNG</w:t>
            </w:r>
          </w:p>
        </w:tc>
        <w:tc>
          <w:tcPr>
            <w:tcW w:w="283" w:type="dxa"/>
          </w:tcPr>
          <w:p w14:paraId="0C033802" w14:textId="367683BE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709" w:type="dxa"/>
          </w:tcPr>
          <w:p w14:paraId="1FF65898" w14:textId="7BA8D69A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425" w:type="dxa"/>
          </w:tcPr>
          <w:p w14:paraId="3400B419" w14:textId="173DD632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</w:tr>
      <w:tr w:rsidR="005F0B42" w:rsidRPr="00F153B4" w14:paraId="48A51410" w14:textId="3FE6E5DC" w:rsidTr="00672D9D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hideMark/>
          </w:tcPr>
          <w:p w14:paraId="309648AA" w14:textId="77777777" w:rsidR="005F0B42" w:rsidRPr="00EE31FF" w:rsidRDefault="005F0B42" w:rsidP="005F0B42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48</w:t>
            </w:r>
          </w:p>
        </w:tc>
        <w:tc>
          <w:tcPr>
            <w:tcW w:w="709" w:type="dxa"/>
            <w:hideMark/>
          </w:tcPr>
          <w:p w14:paraId="106E68F1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709" w:type="dxa"/>
            <w:hideMark/>
          </w:tcPr>
          <w:p w14:paraId="76BCAE74" w14:textId="0F7AB451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0</w:t>
            </w:r>
          </w:p>
        </w:tc>
        <w:tc>
          <w:tcPr>
            <w:tcW w:w="1276" w:type="dxa"/>
            <w:hideMark/>
          </w:tcPr>
          <w:p w14:paraId="3F7D8E3A" w14:textId="4F999CAF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Not significant</w:t>
            </w:r>
          </w:p>
        </w:tc>
        <w:tc>
          <w:tcPr>
            <w:tcW w:w="425" w:type="dxa"/>
          </w:tcPr>
          <w:p w14:paraId="4EC62B19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567" w:type="dxa"/>
          </w:tcPr>
          <w:p w14:paraId="23704ABB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567" w:type="dxa"/>
            <w:hideMark/>
          </w:tcPr>
          <w:p w14:paraId="25EFA9F3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567" w:type="dxa"/>
            <w:hideMark/>
          </w:tcPr>
          <w:p w14:paraId="765783B9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850" w:type="dxa"/>
          </w:tcPr>
          <w:p w14:paraId="1665561B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567" w:type="dxa"/>
          </w:tcPr>
          <w:p w14:paraId="7F11A570" w14:textId="05731122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754A0549" w14:textId="2A64E9B2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6D546F75" w14:textId="4F8455D0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782B1B10" w14:textId="22DCF8FC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5F044EDE" w14:textId="1248AF05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425" w:type="dxa"/>
          </w:tcPr>
          <w:p w14:paraId="1A3F4358" w14:textId="096F13A2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567" w:type="dxa"/>
          </w:tcPr>
          <w:p w14:paraId="31A0AFE7" w14:textId="0550E5E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024D7537" w14:textId="0B907D4D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567" w:type="dxa"/>
          </w:tcPr>
          <w:p w14:paraId="1BF56B40" w14:textId="4123B728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220E01CD" w14:textId="43660055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2CED8697" w14:textId="48EDFEE6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214CAA9B" w14:textId="247E3A8B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LS</w:t>
            </w:r>
          </w:p>
        </w:tc>
        <w:tc>
          <w:tcPr>
            <w:tcW w:w="283" w:type="dxa"/>
          </w:tcPr>
          <w:p w14:paraId="5AEAB9FE" w14:textId="1998A3DD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709" w:type="dxa"/>
          </w:tcPr>
          <w:p w14:paraId="5F6D41DA" w14:textId="0FD32610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425" w:type="dxa"/>
          </w:tcPr>
          <w:p w14:paraId="0C77136B" w14:textId="3267DFF2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</w:tr>
      <w:tr w:rsidR="005F0B42" w:rsidRPr="00F153B4" w14:paraId="2F1CD7A5" w14:textId="7A65D2D3" w:rsidTr="00672D9D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hideMark/>
          </w:tcPr>
          <w:p w14:paraId="7FFF83DF" w14:textId="77777777" w:rsidR="005F0B42" w:rsidRPr="00EE31FF" w:rsidRDefault="005F0B42" w:rsidP="005F0B42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49</w:t>
            </w:r>
          </w:p>
        </w:tc>
        <w:tc>
          <w:tcPr>
            <w:tcW w:w="709" w:type="dxa"/>
            <w:hideMark/>
          </w:tcPr>
          <w:p w14:paraId="08730EF5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709" w:type="dxa"/>
            <w:hideMark/>
          </w:tcPr>
          <w:p w14:paraId="411173BE" w14:textId="49FD8ABD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0</w:t>
            </w:r>
          </w:p>
        </w:tc>
        <w:tc>
          <w:tcPr>
            <w:tcW w:w="1276" w:type="dxa"/>
            <w:hideMark/>
          </w:tcPr>
          <w:p w14:paraId="55921657" w14:textId="531CB3E0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Not significant</w:t>
            </w:r>
          </w:p>
        </w:tc>
        <w:tc>
          <w:tcPr>
            <w:tcW w:w="425" w:type="dxa"/>
          </w:tcPr>
          <w:p w14:paraId="606FEB09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567" w:type="dxa"/>
          </w:tcPr>
          <w:p w14:paraId="40989388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567" w:type="dxa"/>
            <w:hideMark/>
          </w:tcPr>
          <w:p w14:paraId="3860AB63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567" w:type="dxa"/>
            <w:hideMark/>
          </w:tcPr>
          <w:p w14:paraId="6F9BCCC7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850" w:type="dxa"/>
          </w:tcPr>
          <w:p w14:paraId="470BEA00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567" w:type="dxa"/>
          </w:tcPr>
          <w:p w14:paraId="50FBD8C7" w14:textId="7C6608CF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2A44E2FB" w14:textId="716CE169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0D36C612" w14:textId="12365E9D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03B3DB49" w14:textId="4AD861C9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463BDDFD" w14:textId="6A2C3110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425" w:type="dxa"/>
          </w:tcPr>
          <w:p w14:paraId="6A86EBCA" w14:textId="3C6312DF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567" w:type="dxa"/>
          </w:tcPr>
          <w:p w14:paraId="02CA1556" w14:textId="3FD7C99B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0201693D" w14:textId="545E1BEB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567" w:type="dxa"/>
          </w:tcPr>
          <w:p w14:paraId="4CB780AD" w14:textId="3961F3B1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604F3298" w14:textId="3B278FD3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143328D0" w14:textId="6D589D29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5E00FD24" w14:textId="5D24E82F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PPNG</w:t>
            </w:r>
          </w:p>
        </w:tc>
        <w:tc>
          <w:tcPr>
            <w:tcW w:w="283" w:type="dxa"/>
          </w:tcPr>
          <w:p w14:paraId="7C10B17D" w14:textId="6BEC4902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709" w:type="dxa"/>
          </w:tcPr>
          <w:p w14:paraId="070E6639" w14:textId="62B9CE2E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425" w:type="dxa"/>
          </w:tcPr>
          <w:p w14:paraId="10D34160" w14:textId="0D27AFAD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</w:tr>
      <w:tr w:rsidR="005F0B42" w:rsidRPr="00F153B4" w14:paraId="48F9EA4F" w14:textId="5D5622A5" w:rsidTr="00672D9D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hideMark/>
          </w:tcPr>
          <w:p w14:paraId="0089A006" w14:textId="77777777" w:rsidR="005F0B42" w:rsidRPr="00EE31FF" w:rsidRDefault="005F0B42" w:rsidP="005F0B42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lastRenderedPageBreak/>
              <w:t>50</w:t>
            </w:r>
          </w:p>
        </w:tc>
        <w:tc>
          <w:tcPr>
            <w:tcW w:w="709" w:type="dxa"/>
            <w:hideMark/>
          </w:tcPr>
          <w:p w14:paraId="3ACCB9CE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0</w:t>
            </w:r>
          </w:p>
        </w:tc>
        <w:tc>
          <w:tcPr>
            <w:tcW w:w="709" w:type="dxa"/>
            <w:hideMark/>
          </w:tcPr>
          <w:p w14:paraId="5B00F372" w14:textId="12DBAF0D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1276" w:type="dxa"/>
            <w:hideMark/>
          </w:tcPr>
          <w:p w14:paraId="4E883906" w14:textId="0F2D6B19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Not significant</w:t>
            </w:r>
          </w:p>
        </w:tc>
        <w:tc>
          <w:tcPr>
            <w:tcW w:w="425" w:type="dxa"/>
          </w:tcPr>
          <w:p w14:paraId="5B008880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567" w:type="dxa"/>
          </w:tcPr>
          <w:p w14:paraId="3E8170DD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567" w:type="dxa"/>
            <w:hideMark/>
          </w:tcPr>
          <w:p w14:paraId="06D3AA60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567" w:type="dxa"/>
            <w:hideMark/>
          </w:tcPr>
          <w:p w14:paraId="013BE16C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850" w:type="dxa"/>
          </w:tcPr>
          <w:p w14:paraId="714396B7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567" w:type="dxa"/>
          </w:tcPr>
          <w:p w14:paraId="3CF5C1E8" w14:textId="79106EDB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7B62AE14" w14:textId="0679AF30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5104A8FC" w14:textId="7DCEA7A9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380DAB3F" w14:textId="7C0300D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78800BD3" w14:textId="1A444174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425" w:type="dxa"/>
          </w:tcPr>
          <w:p w14:paraId="052E0139" w14:textId="478FB0AB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567" w:type="dxa"/>
          </w:tcPr>
          <w:p w14:paraId="0D85040B" w14:textId="6E796C6E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1C291F12" w14:textId="4341AFC5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567" w:type="dxa"/>
          </w:tcPr>
          <w:p w14:paraId="3EF67F0C" w14:textId="4A01037D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G45D</w:t>
            </w:r>
          </w:p>
        </w:tc>
        <w:tc>
          <w:tcPr>
            <w:tcW w:w="709" w:type="dxa"/>
          </w:tcPr>
          <w:p w14:paraId="5779716B" w14:textId="77C56E69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7B1D562B" w14:textId="7B92256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60F333AB" w14:textId="3C54C638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LS</w:t>
            </w:r>
          </w:p>
        </w:tc>
        <w:tc>
          <w:tcPr>
            <w:tcW w:w="283" w:type="dxa"/>
          </w:tcPr>
          <w:p w14:paraId="02B55676" w14:textId="1B451B40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709" w:type="dxa"/>
          </w:tcPr>
          <w:p w14:paraId="6AF89421" w14:textId="21CFBCAE" w:rsidR="005F0B42" w:rsidRPr="00EE31FF" w:rsidRDefault="000573AF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R</w:t>
            </w:r>
          </w:p>
        </w:tc>
        <w:tc>
          <w:tcPr>
            <w:tcW w:w="425" w:type="dxa"/>
          </w:tcPr>
          <w:p w14:paraId="0A445C90" w14:textId="75834FA8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</w:tr>
      <w:tr w:rsidR="005F0B42" w:rsidRPr="00F153B4" w14:paraId="19F77A47" w14:textId="3E32FC11" w:rsidTr="00672D9D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hideMark/>
          </w:tcPr>
          <w:p w14:paraId="369EB96F" w14:textId="77777777" w:rsidR="005F0B42" w:rsidRPr="00EE31FF" w:rsidRDefault="005F0B42" w:rsidP="005F0B42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51</w:t>
            </w:r>
          </w:p>
        </w:tc>
        <w:tc>
          <w:tcPr>
            <w:tcW w:w="709" w:type="dxa"/>
            <w:hideMark/>
          </w:tcPr>
          <w:p w14:paraId="023C9DE9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709" w:type="dxa"/>
            <w:hideMark/>
          </w:tcPr>
          <w:p w14:paraId="6A82AB2A" w14:textId="4D3E97C1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0</w:t>
            </w:r>
          </w:p>
        </w:tc>
        <w:tc>
          <w:tcPr>
            <w:tcW w:w="1276" w:type="dxa"/>
            <w:hideMark/>
          </w:tcPr>
          <w:p w14:paraId="31ED5AF4" w14:textId="5C7265F0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Not significant</w:t>
            </w:r>
          </w:p>
        </w:tc>
        <w:tc>
          <w:tcPr>
            <w:tcW w:w="425" w:type="dxa"/>
          </w:tcPr>
          <w:p w14:paraId="79C7144F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567" w:type="dxa"/>
          </w:tcPr>
          <w:p w14:paraId="65631A73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567" w:type="dxa"/>
            <w:hideMark/>
          </w:tcPr>
          <w:p w14:paraId="25FAA271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567" w:type="dxa"/>
            <w:hideMark/>
          </w:tcPr>
          <w:p w14:paraId="1B369BC6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850" w:type="dxa"/>
          </w:tcPr>
          <w:p w14:paraId="1902C2CA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567" w:type="dxa"/>
          </w:tcPr>
          <w:p w14:paraId="49856681" w14:textId="05428002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7391F8AD" w14:textId="63358FB6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282C0346" w14:textId="23EFB3F8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119E6277" w14:textId="3DD7F79A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1FE06833" w14:textId="2142A5DD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425" w:type="dxa"/>
          </w:tcPr>
          <w:p w14:paraId="348A198C" w14:textId="14E1DDBD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567" w:type="dxa"/>
          </w:tcPr>
          <w:p w14:paraId="20B4E017" w14:textId="380455F5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29A9F09B" w14:textId="1962579F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T</w:t>
            </w:r>
          </w:p>
        </w:tc>
        <w:tc>
          <w:tcPr>
            <w:tcW w:w="567" w:type="dxa"/>
          </w:tcPr>
          <w:p w14:paraId="6B9CAE26" w14:textId="6CC82A6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7CB0CE06" w14:textId="6C29AD66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09B199ED" w14:textId="30B1D5D5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12C73279" w14:textId="01C2C99F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LS</w:t>
            </w:r>
          </w:p>
        </w:tc>
        <w:tc>
          <w:tcPr>
            <w:tcW w:w="283" w:type="dxa"/>
          </w:tcPr>
          <w:p w14:paraId="5F582ACC" w14:textId="28BD8426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709" w:type="dxa"/>
          </w:tcPr>
          <w:p w14:paraId="2D30C6EB" w14:textId="09835FCE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425" w:type="dxa"/>
          </w:tcPr>
          <w:p w14:paraId="411EA6EA" w14:textId="77367814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</w:tr>
      <w:tr w:rsidR="005F0B42" w:rsidRPr="00F153B4" w14:paraId="15702C7F" w14:textId="00F8E76F" w:rsidTr="00672D9D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hideMark/>
          </w:tcPr>
          <w:p w14:paraId="461AC6CA" w14:textId="77777777" w:rsidR="005F0B42" w:rsidRPr="00EE31FF" w:rsidRDefault="005F0B42" w:rsidP="005F0B42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52</w:t>
            </w:r>
          </w:p>
        </w:tc>
        <w:tc>
          <w:tcPr>
            <w:tcW w:w="709" w:type="dxa"/>
            <w:hideMark/>
          </w:tcPr>
          <w:p w14:paraId="0C491ACA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709" w:type="dxa"/>
            <w:hideMark/>
          </w:tcPr>
          <w:p w14:paraId="6B955DF8" w14:textId="5DEE52FB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0</w:t>
            </w:r>
          </w:p>
        </w:tc>
        <w:tc>
          <w:tcPr>
            <w:tcW w:w="1276" w:type="dxa"/>
            <w:hideMark/>
          </w:tcPr>
          <w:p w14:paraId="5C42E1D6" w14:textId="2BBD8972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Not significant</w:t>
            </w:r>
          </w:p>
        </w:tc>
        <w:tc>
          <w:tcPr>
            <w:tcW w:w="425" w:type="dxa"/>
          </w:tcPr>
          <w:p w14:paraId="0CDEBA91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567" w:type="dxa"/>
          </w:tcPr>
          <w:p w14:paraId="57A80EC3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567" w:type="dxa"/>
            <w:hideMark/>
          </w:tcPr>
          <w:p w14:paraId="654B309F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567" w:type="dxa"/>
            <w:hideMark/>
          </w:tcPr>
          <w:p w14:paraId="10951F2D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850" w:type="dxa"/>
          </w:tcPr>
          <w:p w14:paraId="43D9CBE7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567" w:type="dxa"/>
          </w:tcPr>
          <w:p w14:paraId="0574D4DF" w14:textId="18D721CB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1F3EB480" w14:textId="10383913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6F984875" w14:textId="560FA1BC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28BDC6B0" w14:textId="30BC8DED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361D335D" w14:textId="4C9D94C3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425" w:type="dxa"/>
          </w:tcPr>
          <w:p w14:paraId="3A0BBECE" w14:textId="5460EA9C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567" w:type="dxa"/>
          </w:tcPr>
          <w:p w14:paraId="6F02C4DE" w14:textId="2515407C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1A4C452D" w14:textId="3B579868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567" w:type="dxa"/>
          </w:tcPr>
          <w:p w14:paraId="77A0A38C" w14:textId="2A7EB2F0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6C439DB0" w14:textId="15EE1A9E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399E7315" w14:textId="31651822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4A8CB797" w14:textId="62271050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LS</w:t>
            </w:r>
          </w:p>
        </w:tc>
        <w:tc>
          <w:tcPr>
            <w:tcW w:w="283" w:type="dxa"/>
          </w:tcPr>
          <w:p w14:paraId="72B7E454" w14:textId="0FA9C374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709" w:type="dxa"/>
          </w:tcPr>
          <w:p w14:paraId="17C5AAE2" w14:textId="7EBBEC50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425" w:type="dxa"/>
          </w:tcPr>
          <w:p w14:paraId="088B0B9A" w14:textId="0A65BB9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</w:tr>
      <w:tr w:rsidR="005F0B42" w:rsidRPr="00F153B4" w14:paraId="62594490" w14:textId="354AB08E" w:rsidTr="00672D9D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hideMark/>
          </w:tcPr>
          <w:p w14:paraId="0B67B3DF" w14:textId="77777777" w:rsidR="005F0B42" w:rsidRPr="00EE31FF" w:rsidRDefault="005F0B42" w:rsidP="005F0B42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53</w:t>
            </w:r>
          </w:p>
        </w:tc>
        <w:tc>
          <w:tcPr>
            <w:tcW w:w="709" w:type="dxa"/>
            <w:hideMark/>
          </w:tcPr>
          <w:p w14:paraId="246C1A2D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709" w:type="dxa"/>
            <w:hideMark/>
          </w:tcPr>
          <w:p w14:paraId="6234F19C" w14:textId="0F2E1880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0</w:t>
            </w:r>
          </w:p>
        </w:tc>
        <w:tc>
          <w:tcPr>
            <w:tcW w:w="1276" w:type="dxa"/>
            <w:hideMark/>
          </w:tcPr>
          <w:p w14:paraId="2425CF88" w14:textId="214EAB6A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Not significant</w:t>
            </w:r>
          </w:p>
        </w:tc>
        <w:tc>
          <w:tcPr>
            <w:tcW w:w="425" w:type="dxa"/>
          </w:tcPr>
          <w:p w14:paraId="5997506C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567" w:type="dxa"/>
          </w:tcPr>
          <w:p w14:paraId="1CF52C08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567" w:type="dxa"/>
            <w:hideMark/>
          </w:tcPr>
          <w:p w14:paraId="04A6FEDC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567" w:type="dxa"/>
            <w:hideMark/>
          </w:tcPr>
          <w:p w14:paraId="158BEA22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850" w:type="dxa"/>
          </w:tcPr>
          <w:p w14:paraId="33A1D446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567" w:type="dxa"/>
          </w:tcPr>
          <w:p w14:paraId="2DBC5D47" w14:textId="57F23696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5DB3DFC0" w14:textId="02250A8A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41CC25FF" w14:textId="59A35CE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91F</w:t>
            </w:r>
          </w:p>
        </w:tc>
        <w:tc>
          <w:tcPr>
            <w:tcW w:w="709" w:type="dxa"/>
          </w:tcPr>
          <w:p w14:paraId="326D91E1" w14:textId="6B300134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D95A</w:t>
            </w:r>
          </w:p>
        </w:tc>
        <w:tc>
          <w:tcPr>
            <w:tcW w:w="709" w:type="dxa"/>
          </w:tcPr>
          <w:p w14:paraId="33D5262C" w14:textId="2BAB0853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425" w:type="dxa"/>
          </w:tcPr>
          <w:p w14:paraId="0060891D" w14:textId="5B6B294C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567" w:type="dxa"/>
          </w:tcPr>
          <w:p w14:paraId="7EED7C1D" w14:textId="391C3DF3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1B48FAD4" w14:textId="0B8157FD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567" w:type="dxa"/>
          </w:tcPr>
          <w:p w14:paraId="1D4D0770" w14:textId="7C194E09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446EAF8E" w14:textId="6A7FDCEA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7A3257E7" w14:textId="0E5B9C55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1749B395" w14:textId="6961D188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PPNG</w:t>
            </w:r>
          </w:p>
        </w:tc>
        <w:tc>
          <w:tcPr>
            <w:tcW w:w="283" w:type="dxa"/>
          </w:tcPr>
          <w:p w14:paraId="6A740CED" w14:textId="68B0405F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709" w:type="dxa"/>
          </w:tcPr>
          <w:p w14:paraId="1B1238AF" w14:textId="2E7F1BD5" w:rsidR="005F0B42" w:rsidRPr="00EE31FF" w:rsidRDefault="000573AF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R</w:t>
            </w:r>
          </w:p>
        </w:tc>
        <w:tc>
          <w:tcPr>
            <w:tcW w:w="425" w:type="dxa"/>
          </w:tcPr>
          <w:p w14:paraId="13BAFBC0" w14:textId="1071A335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</w:tr>
      <w:tr w:rsidR="005F0B42" w:rsidRPr="00F153B4" w14:paraId="1E32A06F" w14:textId="35109237" w:rsidTr="00672D9D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hideMark/>
          </w:tcPr>
          <w:p w14:paraId="15A83EED" w14:textId="77777777" w:rsidR="005F0B42" w:rsidRPr="00EE31FF" w:rsidRDefault="005F0B42" w:rsidP="005F0B42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54</w:t>
            </w:r>
          </w:p>
        </w:tc>
        <w:tc>
          <w:tcPr>
            <w:tcW w:w="709" w:type="dxa"/>
            <w:hideMark/>
          </w:tcPr>
          <w:p w14:paraId="7282D22D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709" w:type="dxa"/>
            <w:hideMark/>
          </w:tcPr>
          <w:p w14:paraId="1FC5FE83" w14:textId="1D2BDBD3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0</w:t>
            </w:r>
          </w:p>
        </w:tc>
        <w:tc>
          <w:tcPr>
            <w:tcW w:w="1276" w:type="dxa"/>
            <w:hideMark/>
          </w:tcPr>
          <w:p w14:paraId="09C1AC4D" w14:textId="6212C28B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Not significant</w:t>
            </w:r>
          </w:p>
        </w:tc>
        <w:tc>
          <w:tcPr>
            <w:tcW w:w="425" w:type="dxa"/>
          </w:tcPr>
          <w:p w14:paraId="65FBCF1A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567" w:type="dxa"/>
          </w:tcPr>
          <w:p w14:paraId="0844FD14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567" w:type="dxa"/>
            <w:hideMark/>
          </w:tcPr>
          <w:p w14:paraId="59AD9991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567" w:type="dxa"/>
            <w:hideMark/>
          </w:tcPr>
          <w:p w14:paraId="73E93D71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850" w:type="dxa"/>
          </w:tcPr>
          <w:p w14:paraId="55E71C39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567" w:type="dxa"/>
          </w:tcPr>
          <w:p w14:paraId="41950F91" w14:textId="6211EEC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00A8A49C" w14:textId="65022D4C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79D4BAA1" w14:textId="71D3BA42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6423AA55" w14:textId="629D7414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098111EA" w14:textId="4D7B1814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425" w:type="dxa"/>
          </w:tcPr>
          <w:p w14:paraId="28676268" w14:textId="065797ED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567" w:type="dxa"/>
          </w:tcPr>
          <w:p w14:paraId="25646C8C" w14:textId="696C1EB6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30430E68" w14:textId="73E30E1F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567" w:type="dxa"/>
          </w:tcPr>
          <w:p w14:paraId="10D13041" w14:textId="68A1AB94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0382BABA" w14:textId="464ADBB8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1CF6F1AE" w14:textId="6B892365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5697B850" w14:textId="39D00B7B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PPNG</w:t>
            </w:r>
          </w:p>
        </w:tc>
        <w:tc>
          <w:tcPr>
            <w:tcW w:w="283" w:type="dxa"/>
          </w:tcPr>
          <w:p w14:paraId="270AF35A" w14:textId="7D553310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709" w:type="dxa"/>
          </w:tcPr>
          <w:p w14:paraId="3A79952B" w14:textId="4894F4A8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425" w:type="dxa"/>
          </w:tcPr>
          <w:p w14:paraId="77D08230" w14:textId="157AB703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</w:tr>
      <w:tr w:rsidR="005F0B42" w:rsidRPr="00F153B4" w14:paraId="1C3B2DB6" w14:textId="2F73DF94" w:rsidTr="00672D9D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hideMark/>
          </w:tcPr>
          <w:p w14:paraId="1741811E" w14:textId="77777777" w:rsidR="005F0B42" w:rsidRPr="00EE31FF" w:rsidRDefault="005F0B42" w:rsidP="005F0B42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55</w:t>
            </w:r>
          </w:p>
        </w:tc>
        <w:tc>
          <w:tcPr>
            <w:tcW w:w="709" w:type="dxa"/>
            <w:hideMark/>
          </w:tcPr>
          <w:p w14:paraId="4703179E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709" w:type="dxa"/>
            <w:hideMark/>
          </w:tcPr>
          <w:p w14:paraId="5CADD952" w14:textId="66BC1D30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0</w:t>
            </w:r>
          </w:p>
        </w:tc>
        <w:tc>
          <w:tcPr>
            <w:tcW w:w="1276" w:type="dxa"/>
            <w:hideMark/>
          </w:tcPr>
          <w:p w14:paraId="1476FF3A" w14:textId="04BE41D1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Not significant</w:t>
            </w:r>
          </w:p>
        </w:tc>
        <w:tc>
          <w:tcPr>
            <w:tcW w:w="425" w:type="dxa"/>
          </w:tcPr>
          <w:p w14:paraId="3429FEC8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567" w:type="dxa"/>
          </w:tcPr>
          <w:p w14:paraId="4A2006A9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567" w:type="dxa"/>
            <w:hideMark/>
          </w:tcPr>
          <w:p w14:paraId="49AC7096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567" w:type="dxa"/>
            <w:hideMark/>
          </w:tcPr>
          <w:p w14:paraId="7768199C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850" w:type="dxa"/>
          </w:tcPr>
          <w:p w14:paraId="6FAB5DD2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567" w:type="dxa"/>
          </w:tcPr>
          <w:p w14:paraId="63BFB1C4" w14:textId="1F90A7C2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7F526B77" w14:textId="0B808D94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42A4E6A9" w14:textId="1D403166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3108D878" w14:textId="42B3C75C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4206D306" w14:textId="05F3DBD5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425" w:type="dxa"/>
          </w:tcPr>
          <w:p w14:paraId="7472D5E1" w14:textId="774531D3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567" w:type="dxa"/>
          </w:tcPr>
          <w:p w14:paraId="5A3185E1" w14:textId="34955561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14DDBF6F" w14:textId="5FF9291A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567" w:type="dxa"/>
          </w:tcPr>
          <w:p w14:paraId="2C1ACA78" w14:textId="74AAB37E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5949A109" w14:textId="40DBEC19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798B1865" w14:textId="071FD494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397440E1" w14:textId="012BB066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LS</w:t>
            </w:r>
          </w:p>
        </w:tc>
        <w:tc>
          <w:tcPr>
            <w:tcW w:w="283" w:type="dxa"/>
          </w:tcPr>
          <w:p w14:paraId="25D36C54" w14:textId="041ADAB4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709" w:type="dxa"/>
          </w:tcPr>
          <w:p w14:paraId="16008C53" w14:textId="1544CDDD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425" w:type="dxa"/>
          </w:tcPr>
          <w:p w14:paraId="74582063" w14:textId="0B9A452D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</w:tr>
      <w:tr w:rsidR="005F0B42" w:rsidRPr="00F153B4" w14:paraId="62777B9C" w14:textId="09CE460A" w:rsidTr="00672D9D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hideMark/>
          </w:tcPr>
          <w:p w14:paraId="255572AA" w14:textId="77777777" w:rsidR="005F0B42" w:rsidRPr="00EE31FF" w:rsidRDefault="005F0B42" w:rsidP="005F0B42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56</w:t>
            </w:r>
          </w:p>
        </w:tc>
        <w:tc>
          <w:tcPr>
            <w:tcW w:w="709" w:type="dxa"/>
            <w:hideMark/>
          </w:tcPr>
          <w:p w14:paraId="5A1CAB8A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0</w:t>
            </w:r>
          </w:p>
        </w:tc>
        <w:tc>
          <w:tcPr>
            <w:tcW w:w="709" w:type="dxa"/>
            <w:hideMark/>
          </w:tcPr>
          <w:p w14:paraId="18EDA76D" w14:textId="01BA1AB0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1276" w:type="dxa"/>
            <w:hideMark/>
          </w:tcPr>
          <w:p w14:paraId="703CAF5A" w14:textId="11EF90F2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Not significant</w:t>
            </w:r>
          </w:p>
        </w:tc>
        <w:tc>
          <w:tcPr>
            <w:tcW w:w="425" w:type="dxa"/>
          </w:tcPr>
          <w:p w14:paraId="631FF6B8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567" w:type="dxa"/>
          </w:tcPr>
          <w:p w14:paraId="5C48E7C1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567" w:type="dxa"/>
            <w:hideMark/>
          </w:tcPr>
          <w:p w14:paraId="73EFBB11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567" w:type="dxa"/>
            <w:hideMark/>
          </w:tcPr>
          <w:p w14:paraId="4EE860DA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850" w:type="dxa"/>
          </w:tcPr>
          <w:p w14:paraId="43D877C4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567" w:type="dxa"/>
          </w:tcPr>
          <w:p w14:paraId="175A3115" w14:textId="5DC420E9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5E4C6F34" w14:textId="482F62AF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5B331C1F" w14:textId="53B4DBF0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384B60D1" w14:textId="5C666712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31E97FCE" w14:textId="5F8CF20E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L421P</w:t>
            </w:r>
          </w:p>
        </w:tc>
        <w:tc>
          <w:tcPr>
            <w:tcW w:w="425" w:type="dxa"/>
          </w:tcPr>
          <w:p w14:paraId="06F74A00" w14:textId="3D2EFF18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567" w:type="dxa"/>
          </w:tcPr>
          <w:p w14:paraId="185C5BF6" w14:textId="4EFD06CC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726602D8" w14:textId="5BFA9A19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567" w:type="dxa"/>
          </w:tcPr>
          <w:p w14:paraId="0BAA77C2" w14:textId="37F690B1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29C38CC6" w14:textId="4FFD5525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7B5094BC" w14:textId="6B2AE10B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16CA4061" w14:textId="31AD16CA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LS</w:t>
            </w:r>
          </w:p>
        </w:tc>
        <w:tc>
          <w:tcPr>
            <w:tcW w:w="283" w:type="dxa"/>
          </w:tcPr>
          <w:p w14:paraId="59E9E6CC" w14:textId="58501341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709" w:type="dxa"/>
          </w:tcPr>
          <w:p w14:paraId="2BE33B3D" w14:textId="12FF9695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425" w:type="dxa"/>
          </w:tcPr>
          <w:p w14:paraId="170F112C" w14:textId="7240902B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</w:tr>
      <w:tr w:rsidR="005F0B42" w:rsidRPr="00F153B4" w14:paraId="52717C6A" w14:textId="770616F8" w:rsidTr="00672D9D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hideMark/>
          </w:tcPr>
          <w:p w14:paraId="1CCDEE9C" w14:textId="77777777" w:rsidR="005F0B42" w:rsidRPr="00EE31FF" w:rsidRDefault="005F0B42" w:rsidP="005F0B42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57</w:t>
            </w:r>
          </w:p>
        </w:tc>
        <w:tc>
          <w:tcPr>
            <w:tcW w:w="709" w:type="dxa"/>
            <w:hideMark/>
          </w:tcPr>
          <w:p w14:paraId="23478F78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709" w:type="dxa"/>
            <w:hideMark/>
          </w:tcPr>
          <w:p w14:paraId="0B57BC4C" w14:textId="319F939D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0</w:t>
            </w:r>
          </w:p>
        </w:tc>
        <w:tc>
          <w:tcPr>
            <w:tcW w:w="1276" w:type="dxa"/>
            <w:hideMark/>
          </w:tcPr>
          <w:p w14:paraId="3FDF70F2" w14:textId="2E985939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Not significant</w:t>
            </w:r>
          </w:p>
        </w:tc>
        <w:tc>
          <w:tcPr>
            <w:tcW w:w="425" w:type="dxa"/>
          </w:tcPr>
          <w:p w14:paraId="79FCDCBC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567" w:type="dxa"/>
          </w:tcPr>
          <w:p w14:paraId="74AD1CEB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567" w:type="dxa"/>
            <w:hideMark/>
          </w:tcPr>
          <w:p w14:paraId="303B50B1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567" w:type="dxa"/>
            <w:hideMark/>
          </w:tcPr>
          <w:p w14:paraId="6E9370BD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850" w:type="dxa"/>
          </w:tcPr>
          <w:p w14:paraId="2958E5B8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567" w:type="dxa"/>
          </w:tcPr>
          <w:p w14:paraId="6188110E" w14:textId="5CE9BDD2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00390ECB" w14:textId="0E2410DC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70FB7906" w14:textId="0919A774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91F</w:t>
            </w:r>
          </w:p>
        </w:tc>
        <w:tc>
          <w:tcPr>
            <w:tcW w:w="709" w:type="dxa"/>
          </w:tcPr>
          <w:p w14:paraId="74A496E9" w14:textId="3839B5C1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51A8D4D6" w14:textId="18FE71D3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L421P</w:t>
            </w:r>
          </w:p>
        </w:tc>
        <w:tc>
          <w:tcPr>
            <w:tcW w:w="425" w:type="dxa"/>
          </w:tcPr>
          <w:p w14:paraId="5A1A2789" w14:textId="746174C8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567" w:type="dxa"/>
          </w:tcPr>
          <w:p w14:paraId="51D48764" w14:textId="59CA0149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1B30D1E3" w14:textId="35A02543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567" w:type="dxa"/>
          </w:tcPr>
          <w:p w14:paraId="331BEA2D" w14:textId="5BC249B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226AF0E9" w14:textId="44B85305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A501V</w:t>
            </w:r>
          </w:p>
        </w:tc>
        <w:tc>
          <w:tcPr>
            <w:tcW w:w="567" w:type="dxa"/>
          </w:tcPr>
          <w:p w14:paraId="36715AF8" w14:textId="6708546F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Mosaic</w:t>
            </w:r>
          </w:p>
        </w:tc>
        <w:tc>
          <w:tcPr>
            <w:tcW w:w="709" w:type="dxa"/>
          </w:tcPr>
          <w:p w14:paraId="5C867526" w14:textId="5B1ECA5E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LS</w:t>
            </w:r>
          </w:p>
        </w:tc>
        <w:tc>
          <w:tcPr>
            <w:tcW w:w="283" w:type="dxa"/>
          </w:tcPr>
          <w:p w14:paraId="5A0BEC2A" w14:textId="57A9A410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709" w:type="dxa"/>
          </w:tcPr>
          <w:p w14:paraId="5B2ADA4C" w14:textId="3AE502E6" w:rsidR="005F0B42" w:rsidRPr="00EE31FF" w:rsidRDefault="00AE193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R</w:t>
            </w:r>
          </w:p>
        </w:tc>
        <w:tc>
          <w:tcPr>
            <w:tcW w:w="425" w:type="dxa"/>
          </w:tcPr>
          <w:p w14:paraId="00D09A39" w14:textId="62ACE9A5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</w:tr>
      <w:tr w:rsidR="005F0B42" w:rsidRPr="00F153B4" w14:paraId="41C3B5E3" w14:textId="7B33F296" w:rsidTr="00672D9D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hideMark/>
          </w:tcPr>
          <w:p w14:paraId="66BECDAA" w14:textId="77777777" w:rsidR="005F0B42" w:rsidRPr="00EE31FF" w:rsidRDefault="005F0B42" w:rsidP="005F0B42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58</w:t>
            </w:r>
          </w:p>
        </w:tc>
        <w:tc>
          <w:tcPr>
            <w:tcW w:w="709" w:type="dxa"/>
            <w:hideMark/>
          </w:tcPr>
          <w:p w14:paraId="40E4E6D2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0</w:t>
            </w:r>
          </w:p>
        </w:tc>
        <w:tc>
          <w:tcPr>
            <w:tcW w:w="709" w:type="dxa"/>
            <w:hideMark/>
          </w:tcPr>
          <w:p w14:paraId="2877EDFE" w14:textId="5F513DAF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1276" w:type="dxa"/>
            <w:hideMark/>
          </w:tcPr>
          <w:p w14:paraId="1BF1EBBD" w14:textId="25A3BA39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Not significant</w:t>
            </w:r>
          </w:p>
        </w:tc>
        <w:tc>
          <w:tcPr>
            <w:tcW w:w="425" w:type="dxa"/>
          </w:tcPr>
          <w:p w14:paraId="2AED698F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567" w:type="dxa"/>
          </w:tcPr>
          <w:p w14:paraId="70F759C1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567" w:type="dxa"/>
            <w:hideMark/>
          </w:tcPr>
          <w:p w14:paraId="5C3B33E7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567" w:type="dxa"/>
            <w:hideMark/>
          </w:tcPr>
          <w:p w14:paraId="6643093F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850" w:type="dxa"/>
          </w:tcPr>
          <w:p w14:paraId="34C6980B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567" w:type="dxa"/>
          </w:tcPr>
          <w:p w14:paraId="0D5AF4BF" w14:textId="18A78D29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418B6BED" w14:textId="6EDF0B13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176040D0" w14:textId="4792CB2B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015B97AB" w14:textId="65891AB8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506CD322" w14:textId="57D2E679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425" w:type="dxa"/>
          </w:tcPr>
          <w:p w14:paraId="69FF0668" w14:textId="50E0A3CC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567" w:type="dxa"/>
          </w:tcPr>
          <w:p w14:paraId="745CD36E" w14:textId="54F89BE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4C3D156A" w14:textId="6081E21B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567" w:type="dxa"/>
          </w:tcPr>
          <w:p w14:paraId="29A1D11A" w14:textId="71CC02F1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04A8D9E1" w14:textId="6E55B3D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5F23E42E" w14:textId="459C26D4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1169A477" w14:textId="6783F6DC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PPNG</w:t>
            </w:r>
          </w:p>
        </w:tc>
        <w:tc>
          <w:tcPr>
            <w:tcW w:w="283" w:type="dxa"/>
          </w:tcPr>
          <w:p w14:paraId="65947889" w14:textId="4CA2365B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709" w:type="dxa"/>
          </w:tcPr>
          <w:p w14:paraId="117F5525" w14:textId="060C1223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425" w:type="dxa"/>
          </w:tcPr>
          <w:p w14:paraId="6F248B75" w14:textId="18206A5C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</w:tr>
      <w:tr w:rsidR="005F0B42" w:rsidRPr="00F153B4" w14:paraId="4342C973" w14:textId="74011E8F" w:rsidTr="00672D9D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hideMark/>
          </w:tcPr>
          <w:p w14:paraId="0C25A1C8" w14:textId="77777777" w:rsidR="005F0B42" w:rsidRPr="00EE31FF" w:rsidRDefault="005F0B42" w:rsidP="005F0B42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59</w:t>
            </w:r>
          </w:p>
        </w:tc>
        <w:tc>
          <w:tcPr>
            <w:tcW w:w="709" w:type="dxa"/>
            <w:hideMark/>
          </w:tcPr>
          <w:p w14:paraId="1ABC20BE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709" w:type="dxa"/>
            <w:hideMark/>
          </w:tcPr>
          <w:p w14:paraId="3E40DD82" w14:textId="48C6C5DB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0</w:t>
            </w:r>
          </w:p>
        </w:tc>
        <w:tc>
          <w:tcPr>
            <w:tcW w:w="1276" w:type="dxa"/>
            <w:hideMark/>
          </w:tcPr>
          <w:p w14:paraId="597E9ED0" w14:textId="152BE05F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Not significant</w:t>
            </w:r>
          </w:p>
        </w:tc>
        <w:tc>
          <w:tcPr>
            <w:tcW w:w="425" w:type="dxa"/>
          </w:tcPr>
          <w:p w14:paraId="699F828D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567" w:type="dxa"/>
          </w:tcPr>
          <w:p w14:paraId="27605821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567" w:type="dxa"/>
            <w:hideMark/>
          </w:tcPr>
          <w:p w14:paraId="3621BBF6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  <w:t>-</w:t>
            </w:r>
          </w:p>
        </w:tc>
        <w:tc>
          <w:tcPr>
            <w:tcW w:w="567" w:type="dxa"/>
            <w:hideMark/>
          </w:tcPr>
          <w:p w14:paraId="47349B44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850" w:type="dxa"/>
          </w:tcPr>
          <w:p w14:paraId="483563CF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567" w:type="dxa"/>
          </w:tcPr>
          <w:p w14:paraId="072979F0" w14:textId="7DB8C60B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58A1DDA6" w14:textId="349294CD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45DC660F" w14:textId="3A99CF49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91F</w:t>
            </w:r>
          </w:p>
        </w:tc>
        <w:tc>
          <w:tcPr>
            <w:tcW w:w="709" w:type="dxa"/>
          </w:tcPr>
          <w:p w14:paraId="266E3F6E" w14:textId="39B2078D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7362F6C0" w14:textId="7DD87280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L421P</w:t>
            </w:r>
          </w:p>
        </w:tc>
        <w:tc>
          <w:tcPr>
            <w:tcW w:w="425" w:type="dxa"/>
          </w:tcPr>
          <w:p w14:paraId="7D5267E3" w14:textId="73ADA73C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567" w:type="dxa"/>
          </w:tcPr>
          <w:p w14:paraId="71B85263" w14:textId="67F5AA0C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0BFF1CCB" w14:textId="568974EF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567" w:type="dxa"/>
          </w:tcPr>
          <w:p w14:paraId="1AF2F7CC" w14:textId="7257E836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2E1EC0CE" w14:textId="68E134D1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0F7A072D" w14:textId="128A5A33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Mosaic</w:t>
            </w:r>
          </w:p>
        </w:tc>
        <w:tc>
          <w:tcPr>
            <w:tcW w:w="709" w:type="dxa"/>
          </w:tcPr>
          <w:p w14:paraId="60F53674" w14:textId="5787BAA8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R</w:t>
            </w:r>
          </w:p>
        </w:tc>
        <w:tc>
          <w:tcPr>
            <w:tcW w:w="283" w:type="dxa"/>
          </w:tcPr>
          <w:p w14:paraId="61686B76" w14:textId="0D10B3C6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709" w:type="dxa"/>
          </w:tcPr>
          <w:p w14:paraId="763CB812" w14:textId="59A08CD1" w:rsidR="005F0B42" w:rsidRPr="00EE31FF" w:rsidRDefault="00AE193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R</w:t>
            </w:r>
          </w:p>
        </w:tc>
        <w:tc>
          <w:tcPr>
            <w:tcW w:w="425" w:type="dxa"/>
          </w:tcPr>
          <w:p w14:paraId="5092E2E0" w14:textId="33F712DE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</w:tr>
      <w:tr w:rsidR="005F0B42" w:rsidRPr="00F153B4" w14:paraId="04281343" w14:textId="62B56AEC" w:rsidTr="00672D9D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hideMark/>
          </w:tcPr>
          <w:p w14:paraId="74372507" w14:textId="77777777" w:rsidR="005F0B42" w:rsidRPr="00EE31FF" w:rsidRDefault="005F0B42" w:rsidP="005F0B42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60</w:t>
            </w:r>
          </w:p>
        </w:tc>
        <w:tc>
          <w:tcPr>
            <w:tcW w:w="709" w:type="dxa"/>
            <w:hideMark/>
          </w:tcPr>
          <w:p w14:paraId="02947F19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0</w:t>
            </w:r>
          </w:p>
        </w:tc>
        <w:tc>
          <w:tcPr>
            <w:tcW w:w="709" w:type="dxa"/>
            <w:hideMark/>
          </w:tcPr>
          <w:p w14:paraId="15DC97CF" w14:textId="4634BC6A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1276" w:type="dxa"/>
            <w:hideMark/>
          </w:tcPr>
          <w:p w14:paraId="4AB89CBE" w14:textId="4F4B50D0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Not significant</w:t>
            </w:r>
          </w:p>
        </w:tc>
        <w:tc>
          <w:tcPr>
            <w:tcW w:w="425" w:type="dxa"/>
          </w:tcPr>
          <w:p w14:paraId="27620CE0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567" w:type="dxa"/>
          </w:tcPr>
          <w:p w14:paraId="7794BDC5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567" w:type="dxa"/>
            <w:hideMark/>
          </w:tcPr>
          <w:p w14:paraId="20412AF3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567" w:type="dxa"/>
            <w:hideMark/>
          </w:tcPr>
          <w:p w14:paraId="7F1973D5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850" w:type="dxa"/>
          </w:tcPr>
          <w:p w14:paraId="0E7D9E21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567" w:type="dxa"/>
          </w:tcPr>
          <w:p w14:paraId="2A066926" w14:textId="7663393D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0E5E8130" w14:textId="5797BEE9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62008F3C" w14:textId="31745555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91F</w:t>
            </w:r>
          </w:p>
        </w:tc>
        <w:tc>
          <w:tcPr>
            <w:tcW w:w="709" w:type="dxa"/>
          </w:tcPr>
          <w:p w14:paraId="2701766D" w14:textId="56FA5F24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D95A</w:t>
            </w:r>
          </w:p>
        </w:tc>
        <w:tc>
          <w:tcPr>
            <w:tcW w:w="709" w:type="dxa"/>
          </w:tcPr>
          <w:p w14:paraId="0F02AD21" w14:textId="5E20C9EF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425" w:type="dxa"/>
          </w:tcPr>
          <w:p w14:paraId="75892FD9" w14:textId="2AEFB835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567" w:type="dxa"/>
          </w:tcPr>
          <w:p w14:paraId="00B63E29" w14:textId="497A8FB0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36563066" w14:textId="7DE722E2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567" w:type="dxa"/>
          </w:tcPr>
          <w:p w14:paraId="05E43BC5" w14:textId="2732310A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6C9D3873" w14:textId="22B41D8E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A501V</w:t>
            </w:r>
          </w:p>
        </w:tc>
        <w:tc>
          <w:tcPr>
            <w:tcW w:w="567" w:type="dxa"/>
          </w:tcPr>
          <w:p w14:paraId="25CD070B" w14:textId="60B31F6E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4945A5B9" w14:textId="27DE1484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LS</w:t>
            </w:r>
          </w:p>
        </w:tc>
        <w:tc>
          <w:tcPr>
            <w:tcW w:w="283" w:type="dxa"/>
          </w:tcPr>
          <w:p w14:paraId="69327B34" w14:textId="12EFEA4E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709" w:type="dxa"/>
          </w:tcPr>
          <w:p w14:paraId="5A01B78B" w14:textId="18FC685D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R</w:t>
            </w:r>
          </w:p>
        </w:tc>
        <w:tc>
          <w:tcPr>
            <w:tcW w:w="425" w:type="dxa"/>
          </w:tcPr>
          <w:p w14:paraId="74C4F8AD" w14:textId="263C69D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</w:tr>
      <w:tr w:rsidR="005F0B42" w:rsidRPr="00F153B4" w14:paraId="60761C48" w14:textId="02B771E9" w:rsidTr="00672D9D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hideMark/>
          </w:tcPr>
          <w:p w14:paraId="10779875" w14:textId="77777777" w:rsidR="005F0B42" w:rsidRPr="00EE31FF" w:rsidRDefault="005F0B42" w:rsidP="005F0B42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61</w:t>
            </w:r>
          </w:p>
        </w:tc>
        <w:tc>
          <w:tcPr>
            <w:tcW w:w="709" w:type="dxa"/>
            <w:hideMark/>
          </w:tcPr>
          <w:p w14:paraId="57206CEF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709" w:type="dxa"/>
            <w:hideMark/>
          </w:tcPr>
          <w:p w14:paraId="12000204" w14:textId="1ED593A5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0</w:t>
            </w:r>
          </w:p>
        </w:tc>
        <w:tc>
          <w:tcPr>
            <w:tcW w:w="1276" w:type="dxa"/>
            <w:hideMark/>
          </w:tcPr>
          <w:p w14:paraId="255A0A3A" w14:textId="17680D2A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Not significant</w:t>
            </w:r>
          </w:p>
        </w:tc>
        <w:tc>
          <w:tcPr>
            <w:tcW w:w="425" w:type="dxa"/>
          </w:tcPr>
          <w:p w14:paraId="0A472472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567" w:type="dxa"/>
          </w:tcPr>
          <w:p w14:paraId="664DE6EE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567" w:type="dxa"/>
            <w:hideMark/>
          </w:tcPr>
          <w:p w14:paraId="55A1172B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567" w:type="dxa"/>
            <w:hideMark/>
          </w:tcPr>
          <w:p w14:paraId="2002BD3E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850" w:type="dxa"/>
          </w:tcPr>
          <w:p w14:paraId="2422A73A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567" w:type="dxa"/>
          </w:tcPr>
          <w:p w14:paraId="6033C282" w14:textId="7383E442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74C13CE9" w14:textId="25D89C3C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696888C8" w14:textId="4B9006B4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91F</w:t>
            </w:r>
          </w:p>
        </w:tc>
        <w:tc>
          <w:tcPr>
            <w:tcW w:w="709" w:type="dxa"/>
          </w:tcPr>
          <w:p w14:paraId="1DEAE66C" w14:textId="6F5DF876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D95A</w:t>
            </w:r>
          </w:p>
        </w:tc>
        <w:tc>
          <w:tcPr>
            <w:tcW w:w="709" w:type="dxa"/>
          </w:tcPr>
          <w:p w14:paraId="57A76EFC" w14:textId="0311B53E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425" w:type="dxa"/>
          </w:tcPr>
          <w:p w14:paraId="6CAB5E4A" w14:textId="5962AE10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567" w:type="dxa"/>
          </w:tcPr>
          <w:p w14:paraId="19BD7188" w14:textId="39BC91E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0978B344" w14:textId="12361F9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567" w:type="dxa"/>
          </w:tcPr>
          <w:p w14:paraId="0AC5FE9F" w14:textId="4166A112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10972982" w14:textId="72DE8C14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40234A2F" w14:textId="52C9B50C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331A8DD8" w14:textId="4B8016F8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PPNG</w:t>
            </w:r>
          </w:p>
        </w:tc>
        <w:tc>
          <w:tcPr>
            <w:tcW w:w="283" w:type="dxa"/>
          </w:tcPr>
          <w:p w14:paraId="5BE601A5" w14:textId="0BFE0CCD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709" w:type="dxa"/>
          </w:tcPr>
          <w:p w14:paraId="6B8E2973" w14:textId="2C3DCCBF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R</w:t>
            </w:r>
          </w:p>
        </w:tc>
        <w:tc>
          <w:tcPr>
            <w:tcW w:w="425" w:type="dxa"/>
          </w:tcPr>
          <w:p w14:paraId="43C95EA2" w14:textId="59E47EAC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</w:tr>
      <w:tr w:rsidR="005F0B42" w:rsidRPr="00F153B4" w14:paraId="550AAA4D" w14:textId="728AEB26" w:rsidTr="00672D9D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hideMark/>
          </w:tcPr>
          <w:p w14:paraId="2E27E98C" w14:textId="77777777" w:rsidR="005F0B42" w:rsidRPr="00EE31FF" w:rsidRDefault="005F0B42" w:rsidP="005F0B42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62</w:t>
            </w:r>
          </w:p>
        </w:tc>
        <w:tc>
          <w:tcPr>
            <w:tcW w:w="709" w:type="dxa"/>
            <w:hideMark/>
          </w:tcPr>
          <w:p w14:paraId="4C376F35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709" w:type="dxa"/>
            <w:hideMark/>
          </w:tcPr>
          <w:p w14:paraId="05B22BCF" w14:textId="0D8E3462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0</w:t>
            </w:r>
          </w:p>
        </w:tc>
        <w:tc>
          <w:tcPr>
            <w:tcW w:w="1276" w:type="dxa"/>
            <w:hideMark/>
          </w:tcPr>
          <w:p w14:paraId="1F4758BA" w14:textId="0DCDB052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Not significant</w:t>
            </w:r>
          </w:p>
        </w:tc>
        <w:tc>
          <w:tcPr>
            <w:tcW w:w="425" w:type="dxa"/>
          </w:tcPr>
          <w:p w14:paraId="0F2397B6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567" w:type="dxa"/>
          </w:tcPr>
          <w:p w14:paraId="637FE72C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567" w:type="dxa"/>
            <w:hideMark/>
          </w:tcPr>
          <w:p w14:paraId="3CD47CD1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567" w:type="dxa"/>
            <w:hideMark/>
          </w:tcPr>
          <w:p w14:paraId="3EC5451A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850" w:type="dxa"/>
          </w:tcPr>
          <w:p w14:paraId="30F8D4DB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567" w:type="dxa"/>
          </w:tcPr>
          <w:p w14:paraId="4379F030" w14:textId="01EE5EC6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7AEEACF6" w14:textId="30B69584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4D391636" w14:textId="193E18BE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91F</w:t>
            </w:r>
          </w:p>
        </w:tc>
        <w:tc>
          <w:tcPr>
            <w:tcW w:w="709" w:type="dxa"/>
          </w:tcPr>
          <w:p w14:paraId="036E0EFA" w14:textId="7E47E565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D95G</w:t>
            </w:r>
          </w:p>
        </w:tc>
        <w:tc>
          <w:tcPr>
            <w:tcW w:w="709" w:type="dxa"/>
          </w:tcPr>
          <w:p w14:paraId="0FBA0E75" w14:textId="2738529F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L421P</w:t>
            </w:r>
          </w:p>
        </w:tc>
        <w:tc>
          <w:tcPr>
            <w:tcW w:w="425" w:type="dxa"/>
          </w:tcPr>
          <w:p w14:paraId="5DAF6884" w14:textId="36C66C36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567" w:type="dxa"/>
          </w:tcPr>
          <w:p w14:paraId="0A72DE6B" w14:textId="75323446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479E1528" w14:textId="220C4769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567" w:type="dxa"/>
          </w:tcPr>
          <w:p w14:paraId="75011661" w14:textId="4C1C42DD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3F61DB5A" w14:textId="5EB0BDA5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44F94C2E" w14:textId="1F337164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25B9AF03" w14:textId="6438C763" w:rsidR="005F0B42" w:rsidRPr="00EE31FF" w:rsidRDefault="005F0B42" w:rsidP="005F0B42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PPNG</w:t>
            </w:r>
          </w:p>
        </w:tc>
        <w:tc>
          <w:tcPr>
            <w:tcW w:w="283" w:type="dxa"/>
          </w:tcPr>
          <w:p w14:paraId="0B31EEB3" w14:textId="71460DE8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709" w:type="dxa"/>
          </w:tcPr>
          <w:p w14:paraId="5C28F75D" w14:textId="7AF1D02C" w:rsidR="005F0B42" w:rsidRPr="00EE31FF" w:rsidRDefault="00AE193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R</w:t>
            </w:r>
          </w:p>
        </w:tc>
        <w:tc>
          <w:tcPr>
            <w:tcW w:w="425" w:type="dxa"/>
          </w:tcPr>
          <w:p w14:paraId="4C8A55B4" w14:textId="06816311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</w:tr>
      <w:tr w:rsidR="005F0B42" w:rsidRPr="00F153B4" w14:paraId="076F6942" w14:textId="7A93026A" w:rsidTr="00672D9D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hideMark/>
          </w:tcPr>
          <w:p w14:paraId="15343686" w14:textId="77777777" w:rsidR="005F0B42" w:rsidRPr="00EE31FF" w:rsidRDefault="005F0B42" w:rsidP="005F0B42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63</w:t>
            </w:r>
          </w:p>
        </w:tc>
        <w:tc>
          <w:tcPr>
            <w:tcW w:w="709" w:type="dxa"/>
            <w:hideMark/>
          </w:tcPr>
          <w:p w14:paraId="0F1C7166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709" w:type="dxa"/>
            <w:hideMark/>
          </w:tcPr>
          <w:p w14:paraId="51370ACE" w14:textId="3D951836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0</w:t>
            </w:r>
          </w:p>
        </w:tc>
        <w:tc>
          <w:tcPr>
            <w:tcW w:w="1276" w:type="dxa"/>
            <w:hideMark/>
          </w:tcPr>
          <w:p w14:paraId="47A655E1" w14:textId="26F1E5C6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Not significant</w:t>
            </w:r>
          </w:p>
        </w:tc>
        <w:tc>
          <w:tcPr>
            <w:tcW w:w="425" w:type="dxa"/>
          </w:tcPr>
          <w:p w14:paraId="533978CC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567" w:type="dxa"/>
          </w:tcPr>
          <w:p w14:paraId="5EDBFEB4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567" w:type="dxa"/>
            <w:hideMark/>
          </w:tcPr>
          <w:p w14:paraId="38C71C01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567" w:type="dxa"/>
            <w:hideMark/>
          </w:tcPr>
          <w:p w14:paraId="498A1952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850" w:type="dxa"/>
          </w:tcPr>
          <w:p w14:paraId="51FA3927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567" w:type="dxa"/>
          </w:tcPr>
          <w:p w14:paraId="039F3045" w14:textId="6792BCA6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782F0404" w14:textId="035C1908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411F7554" w14:textId="733DE934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91F</w:t>
            </w:r>
          </w:p>
        </w:tc>
        <w:tc>
          <w:tcPr>
            <w:tcW w:w="709" w:type="dxa"/>
          </w:tcPr>
          <w:p w14:paraId="5C6EE6BE" w14:textId="292876B0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D95A</w:t>
            </w:r>
          </w:p>
        </w:tc>
        <w:tc>
          <w:tcPr>
            <w:tcW w:w="709" w:type="dxa"/>
          </w:tcPr>
          <w:p w14:paraId="10AAB4C5" w14:textId="105E0F1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L421P</w:t>
            </w:r>
          </w:p>
        </w:tc>
        <w:tc>
          <w:tcPr>
            <w:tcW w:w="425" w:type="dxa"/>
          </w:tcPr>
          <w:p w14:paraId="7EF91FB7" w14:textId="03758DF8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567" w:type="dxa"/>
          </w:tcPr>
          <w:p w14:paraId="60BF391B" w14:textId="4FD427CD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03FC7899" w14:textId="1907D2F8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567" w:type="dxa"/>
          </w:tcPr>
          <w:p w14:paraId="059EEA26" w14:textId="5C35325C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59B809D2" w14:textId="3D684FD0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60E7AD38" w14:textId="1391CF9D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70A9100A" w14:textId="0D824290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LS</w:t>
            </w:r>
          </w:p>
        </w:tc>
        <w:tc>
          <w:tcPr>
            <w:tcW w:w="283" w:type="dxa"/>
          </w:tcPr>
          <w:p w14:paraId="21DFF21F" w14:textId="594043BC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709" w:type="dxa"/>
          </w:tcPr>
          <w:p w14:paraId="1F50A2F8" w14:textId="65DDABD6" w:rsidR="005F0B42" w:rsidRPr="00EE31FF" w:rsidRDefault="00AE193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R</w:t>
            </w:r>
          </w:p>
        </w:tc>
        <w:tc>
          <w:tcPr>
            <w:tcW w:w="425" w:type="dxa"/>
          </w:tcPr>
          <w:p w14:paraId="1AEC478A" w14:textId="5F1A78FA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</w:tr>
      <w:tr w:rsidR="005F0B42" w:rsidRPr="00F153B4" w14:paraId="33DF927F" w14:textId="4F4485C4" w:rsidTr="00672D9D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hideMark/>
          </w:tcPr>
          <w:p w14:paraId="5825C584" w14:textId="77777777" w:rsidR="005F0B42" w:rsidRPr="00EE31FF" w:rsidRDefault="005F0B42" w:rsidP="005F0B42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64</w:t>
            </w:r>
          </w:p>
        </w:tc>
        <w:tc>
          <w:tcPr>
            <w:tcW w:w="709" w:type="dxa"/>
            <w:hideMark/>
          </w:tcPr>
          <w:p w14:paraId="3C17502A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709" w:type="dxa"/>
            <w:hideMark/>
          </w:tcPr>
          <w:p w14:paraId="656B34B8" w14:textId="3D49C7E1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0</w:t>
            </w:r>
          </w:p>
        </w:tc>
        <w:tc>
          <w:tcPr>
            <w:tcW w:w="1276" w:type="dxa"/>
            <w:hideMark/>
          </w:tcPr>
          <w:p w14:paraId="5CD27266" w14:textId="2908A84F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Not significant</w:t>
            </w:r>
          </w:p>
        </w:tc>
        <w:tc>
          <w:tcPr>
            <w:tcW w:w="425" w:type="dxa"/>
          </w:tcPr>
          <w:p w14:paraId="107BA10D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567" w:type="dxa"/>
          </w:tcPr>
          <w:p w14:paraId="71DE3C12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567" w:type="dxa"/>
            <w:hideMark/>
          </w:tcPr>
          <w:p w14:paraId="75B38243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567" w:type="dxa"/>
            <w:hideMark/>
          </w:tcPr>
          <w:p w14:paraId="02992AC5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850" w:type="dxa"/>
          </w:tcPr>
          <w:p w14:paraId="490A86BB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567" w:type="dxa"/>
          </w:tcPr>
          <w:p w14:paraId="3826E336" w14:textId="7F38EA85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7A9405F7" w14:textId="4589ED5F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2BA74C42" w14:textId="7FD9CB16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2FB8E040" w14:textId="6150F8C3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10C7F361" w14:textId="7A642EB9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425" w:type="dxa"/>
          </w:tcPr>
          <w:p w14:paraId="1E067A9D" w14:textId="70615FE6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567" w:type="dxa"/>
          </w:tcPr>
          <w:p w14:paraId="7115DBDD" w14:textId="62A8DB96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4C3DCDAB" w14:textId="02FCEC0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567" w:type="dxa"/>
          </w:tcPr>
          <w:p w14:paraId="6130D05B" w14:textId="3BF7768D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38CF68A5" w14:textId="65CAB57A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343D5421" w14:textId="5BD67C0C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4E992A46" w14:textId="0B76260A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LS</w:t>
            </w:r>
          </w:p>
        </w:tc>
        <w:tc>
          <w:tcPr>
            <w:tcW w:w="283" w:type="dxa"/>
          </w:tcPr>
          <w:p w14:paraId="1966B2FE" w14:textId="4E9E143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709" w:type="dxa"/>
          </w:tcPr>
          <w:p w14:paraId="4B45B52D" w14:textId="217A5FDE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425" w:type="dxa"/>
          </w:tcPr>
          <w:p w14:paraId="6D9C674A" w14:textId="6EBC91FA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</w:tr>
      <w:tr w:rsidR="005F0B42" w:rsidRPr="00F153B4" w14:paraId="26433AA1" w14:textId="13CFA2F1" w:rsidTr="00672D9D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hideMark/>
          </w:tcPr>
          <w:p w14:paraId="2303E576" w14:textId="77777777" w:rsidR="005F0B42" w:rsidRPr="00EE31FF" w:rsidRDefault="005F0B42" w:rsidP="005F0B42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65</w:t>
            </w:r>
          </w:p>
        </w:tc>
        <w:tc>
          <w:tcPr>
            <w:tcW w:w="709" w:type="dxa"/>
            <w:hideMark/>
          </w:tcPr>
          <w:p w14:paraId="678692BE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709" w:type="dxa"/>
            <w:hideMark/>
          </w:tcPr>
          <w:p w14:paraId="30B869AD" w14:textId="0CDD9E89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0</w:t>
            </w:r>
          </w:p>
        </w:tc>
        <w:tc>
          <w:tcPr>
            <w:tcW w:w="1276" w:type="dxa"/>
            <w:hideMark/>
          </w:tcPr>
          <w:p w14:paraId="2DBAE5D8" w14:textId="4C2DAE33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Not significant</w:t>
            </w:r>
          </w:p>
        </w:tc>
        <w:tc>
          <w:tcPr>
            <w:tcW w:w="425" w:type="dxa"/>
          </w:tcPr>
          <w:p w14:paraId="76105AB2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567" w:type="dxa"/>
          </w:tcPr>
          <w:p w14:paraId="6C744696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567" w:type="dxa"/>
            <w:hideMark/>
          </w:tcPr>
          <w:p w14:paraId="43C4E64C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567" w:type="dxa"/>
            <w:hideMark/>
          </w:tcPr>
          <w:p w14:paraId="73C3CA8C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850" w:type="dxa"/>
          </w:tcPr>
          <w:p w14:paraId="393E4E00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567" w:type="dxa"/>
          </w:tcPr>
          <w:p w14:paraId="56FD82E1" w14:textId="5764357E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17B52179" w14:textId="3A6516C3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66DFB615" w14:textId="1F8BC6EF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018DE150" w14:textId="505B82C9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44785CEC" w14:textId="61B52931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425" w:type="dxa"/>
          </w:tcPr>
          <w:p w14:paraId="42411752" w14:textId="7DFA2446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567" w:type="dxa"/>
          </w:tcPr>
          <w:p w14:paraId="1E7D4E56" w14:textId="004E8BB8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38F5EAAA" w14:textId="6052AFBD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567" w:type="dxa"/>
          </w:tcPr>
          <w:p w14:paraId="3C6639F9" w14:textId="5F2CD1B5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54581FA6" w14:textId="2CA0FE23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51833058" w14:textId="4E61B32C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55D8FA43" w14:textId="00643B31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LS</w:t>
            </w:r>
          </w:p>
        </w:tc>
        <w:tc>
          <w:tcPr>
            <w:tcW w:w="283" w:type="dxa"/>
          </w:tcPr>
          <w:p w14:paraId="741CD4FE" w14:textId="203F7F60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709" w:type="dxa"/>
          </w:tcPr>
          <w:p w14:paraId="0A5D62E8" w14:textId="1E7E602D" w:rsidR="005F0B42" w:rsidRPr="00EE31FF" w:rsidRDefault="005F0B42" w:rsidP="00AE193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425" w:type="dxa"/>
          </w:tcPr>
          <w:p w14:paraId="4A4C6CE6" w14:textId="713C5CE9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</w:tr>
      <w:tr w:rsidR="005F0B42" w:rsidRPr="00F153B4" w14:paraId="337B26B8" w14:textId="5D48B69C" w:rsidTr="00672D9D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hideMark/>
          </w:tcPr>
          <w:p w14:paraId="7C2D0A27" w14:textId="77777777" w:rsidR="005F0B42" w:rsidRPr="00EE31FF" w:rsidRDefault="005F0B42" w:rsidP="005F0B42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66</w:t>
            </w:r>
          </w:p>
        </w:tc>
        <w:tc>
          <w:tcPr>
            <w:tcW w:w="709" w:type="dxa"/>
            <w:hideMark/>
          </w:tcPr>
          <w:p w14:paraId="66EB67F0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709" w:type="dxa"/>
            <w:hideMark/>
          </w:tcPr>
          <w:p w14:paraId="6FFF4012" w14:textId="5F152FAC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0</w:t>
            </w:r>
          </w:p>
        </w:tc>
        <w:tc>
          <w:tcPr>
            <w:tcW w:w="1276" w:type="dxa"/>
            <w:hideMark/>
          </w:tcPr>
          <w:p w14:paraId="2E49E33C" w14:textId="0F80A9A8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Not significant</w:t>
            </w:r>
          </w:p>
        </w:tc>
        <w:tc>
          <w:tcPr>
            <w:tcW w:w="425" w:type="dxa"/>
          </w:tcPr>
          <w:p w14:paraId="639F2F77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567" w:type="dxa"/>
          </w:tcPr>
          <w:p w14:paraId="6CECCAAF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567" w:type="dxa"/>
            <w:hideMark/>
          </w:tcPr>
          <w:p w14:paraId="53288F56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567" w:type="dxa"/>
            <w:hideMark/>
          </w:tcPr>
          <w:p w14:paraId="560FC882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850" w:type="dxa"/>
          </w:tcPr>
          <w:p w14:paraId="368BFD24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567" w:type="dxa"/>
          </w:tcPr>
          <w:p w14:paraId="38D64962" w14:textId="53271792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567" w:type="dxa"/>
          </w:tcPr>
          <w:p w14:paraId="7EA7A0EE" w14:textId="1DC028FD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64CF6816" w14:textId="5575F222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2429D4BB" w14:textId="28D6D2FA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0DB8D5A9" w14:textId="54688561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425" w:type="dxa"/>
          </w:tcPr>
          <w:p w14:paraId="534E50FC" w14:textId="48D1BBCB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567" w:type="dxa"/>
          </w:tcPr>
          <w:p w14:paraId="313A29CB" w14:textId="311E479E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Mut</w:t>
            </w:r>
          </w:p>
        </w:tc>
        <w:tc>
          <w:tcPr>
            <w:tcW w:w="567" w:type="dxa"/>
          </w:tcPr>
          <w:p w14:paraId="6640456A" w14:textId="71AE4F50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567" w:type="dxa"/>
          </w:tcPr>
          <w:p w14:paraId="6933F5AB" w14:textId="4725A4E0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56682F5A" w14:textId="37423F03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4A1B9C04" w14:textId="15237E85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3F8ECADA" w14:textId="7F912498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LS</w:t>
            </w:r>
          </w:p>
        </w:tc>
        <w:tc>
          <w:tcPr>
            <w:tcW w:w="283" w:type="dxa"/>
          </w:tcPr>
          <w:p w14:paraId="6421045A" w14:textId="7E35E77B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709" w:type="dxa"/>
          </w:tcPr>
          <w:p w14:paraId="2AD67E54" w14:textId="74FE5B15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425" w:type="dxa"/>
          </w:tcPr>
          <w:p w14:paraId="07517E51" w14:textId="5CF92924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R</w:t>
            </w:r>
          </w:p>
        </w:tc>
      </w:tr>
      <w:tr w:rsidR="005F0B42" w:rsidRPr="00F153B4" w14:paraId="1E600AFF" w14:textId="1F5E6CF2" w:rsidTr="00672D9D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hideMark/>
          </w:tcPr>
          <w:p w14:paraId="1689361D" w14:textId="77777777" w:rsidR="005F0B42" w:rsidRPr="00EE31FF" w:rsidRDefault="005F0B42" w:rsidP="005F0B42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67</w:t>
            </w:r>
          </w:p>
        </w:tc>
        <w:tc>
          <w:tcPr>
            <w:tcW w:w="709" w:type="dxa"/>
            <w:hideMark/>
          </w:tcPr>
          <w:p w14:paraId="28EDC523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709" w:type="dxa"/>
            <w:hideMark/>
          </w:tcPr>
          <w:p w14:paraId="44B097F2" w14:textId="3B3CB57E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0</w:t>
            </w:r>
          </w:p>
        </w:tc>
        <w:tc>
          <w:tcPr>
            <w:tcW w:w="1276" w:type="dxa"/>
            <w:hideMark/>
          </w:tcPr>
          <w:p w14:paraId="45C1FCA6" w14:textId="55F93E50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Not significant</w:t>
            </w:r>
          </w:p>
        </w:tc>
        <w:tc>
          <w:tcPr>
            <w:tcW w:w="425" w:type="dxa"/>
          </w:tcPr>
          <w:p w14:paraId="3E064F10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567" w:type="dxa"/>
          </w:tcPr>
          <w:p w14:paraId="1313DBBA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567" w:type="dxa"/>
            <w:hideMark/>
          </w:tcPr>
          <w:p w14:paraId="7BE129E9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567" w:type="dxa"/>
            <w:hideMark/>
          </w:tcPr>
          <w:p w14:paraId="0811CA75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850" w:type="dxa"/>
          </w:tcPr>
          <w:p w14:paraId="2D9092E4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567" w:type="dxa"/>
          </w:tcPr>
          <w:p w14:paraId="24A41BF0" w14:textId="6FF1296E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2CB67485" w14:textId="11CF51A8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0BEF62B8" w14:textId="0A33061C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002499DD" w14:textId="627E26C1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05164577" w14:textId="1CA19800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425" w:type="dxa"/>
          </w:tcPr>
          <w:p w14:paraId="02491214" w14:textId="7E510253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567" w:type="dxa"/>
          </w:tcPr>
          <w:p w14:paraId="6D9302F6" w14:textId="04D3318D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Mut</w:t>
            </w:r>
          </w:p>
        </w:tc>
        <w:tc>
          <w:tcPr>
            <w:tcW w:w="567" w:type="dxa"/>
          </w:tcPr>
          <w:p w14:paraId="57411833" w14:textId="3520AA64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567" w:type="dxa"/>
          </w:tcPr>
          <w:p w14:paraId="1497347E" w14:textId="413592B3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730789D6" w14:textId="037815B5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637034FC" w14:textId="0DB97E80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3E6289F7" w14:textId="1B5551ED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LS</w:t>
            </w:r>
          </w:p>
        </w:tc>
        <w:tc>
          <w:tcPr>
            <w:tcW w:w="283" w:type="dxa"/>
          </w:tcPr>
          <w:p w14:paraId="2331E67D" w14:textId="3334B296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709" w:type="dxa"/>
          </w:tcPr>
          <w:p w14:paraId="6D34B08D" w14:textId="60F09623" w:rsidR="005F0B42" w:rsidRPr="00EE31FF" w:rsidRDefault="00AE193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R</w:t>
            </w:r>
          </w:p>
        </w:tc>
        <w:tc>
          <w:tcPr>
            <w:tcW w:w="425" w:type="dxa"/>
          </w:tcPr>
          <w:p w14:paraId="33BCD2C0" w14:textId="68AEE063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</w:tr>
      <w:tr w:rsidR="005F0B42" w:rsidRPr="00F153B4" w14:paraId="402AABDF" w14:textId="0663CF9E" w:rsidTr="00672D9D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hideMark/>
          </w:tcPr>
          <w:p w14:paraId="6592AE21" w14:textId="77777777" w:rsidR="005F0B42" w:rsidRPr="00EE31FF" w:rsidRDefault="005F0B42" w:rsidP="005F0B42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68</w:t>
            </w:r>
          </w:p>
        </w:tc>
        <w:tc>
          <w:tcPr>
            <w:tcW w:w="709" w:type="dxa"/>
            <w:hideMark/>
          </w:tcPr>
          <w:p w14:paraId="472F0B7E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709" w:type="dxa"/>
            <w:hideMark/>
          </w:tcPr>
          <w:p w14:paraId="72D8C300" w14:textId="36F0A488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0</w:t>
            </w:r>
          </w:p>
        </w:tc>
        <w:tc>
          <w:tcPr>
            <w:tcW w:w="1276" w:type="dxa"/>
            <w:hideMark/>
          </w:tcPr>
          <w:p w14:paraId="00BDDC3A" w14:textId="55D86A50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Not significant</w:t>
            </w:r>
          </w:p>
        </w:tc>
        <w:tc>
          <w:tcPr>
            <w:tcW w:w="425" w:type="dxa"/>
          </w:tcPr>
          <w:p w14:paraId="0EB64F0D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567" w:type="dxa"/>
          </w:tcPr>
          <w:p w14:paraId="03035F1F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567" w:type="dxa"/>
            <w:hideMark/>
          </w:tcPr>
          <w:p w14:paraId="3364EC7C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567" w:type="dxa"/>
            <w:hideMark/>
          </w:tcPr>
          <w:p w14:paraId="41D1266E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850" w:type="dxa"/>
          </w:tcPr>
          <w:p w14:paraId="0FBC26D6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567" w:type="dxa"/>
          </w:tcPr>
          <w:p w14:paraId="1D04F7CA" w14:textId="597C54B3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26AF4FF1" w14:textId="11CA397C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2B7CA0C7" w14:textId="3F49A4BC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91F</w:t>
            </w:r>
          </w:p>
        </w:tc>
        <w:tc>
          <w:tcPr>
            <w:tcW w:w="709" w:type="dxa"/>
          </w:tcPr>
          <w:p w14:paraId="142C9332" w14:textId="0741939F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D95A</w:t>
            </w:r>
          </w:p>
        </w:tc>
        <w:tc>
          <w:tcPr>
            <w:tcW w:w="709" w:type="dxa"/>
          </w:tcPr>
          <w:p w14:paraId="0425E9DB" w14:textId="79C8EDA3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425" w:type="dxa"/>
          </w:tcPr>
          <w:p w14:paraId="18028FAB" w14:textId="2C516CDE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567" w:type="dxa"/>
          </w:tcPr>
          <w:p w14:paraId="7C247AD3" w14:textId="4ACA54CB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5BCB2ACF" w14:textId="4F23C8E9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567" w:type="dxa"/>
          </w:tcPr>
          <w:p w14:paraId="6E400597" w14:textId="2ADF7254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632D2AE8" w14:textId="30E57C66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0B17307E" w14:textId="2036A13C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76EEA023" w14:textId="3060D4FC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PPNG</w:t>
            </w:r>
          </w:p>
        </w:tc>
        <w:tc>
          <w:tcPr>
            <w:tcW w:w="283" w:type="dxa"/>
          </w:tcPr>
          <w:p w14:paraId="5190B730" w14:textId="0DD78CB6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709" w:type="dxa"/>
          </w:tcPr>
          <w:p w14:paraId="63702B42" w14:textId="551C5C1B" w:rsidR="005F0B42" w:rsidRPr="00EE31FF" w:rsidRDefault="00AE193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R</w:t>
            </w:r>
          </w:p>
        </w:tc>
        <w:tc>
          <w:tcPr>
            <w:tcW w:w="425" w:type="dxa"/>
          </w:tcPr>
          <w:p w14:paraId="4A70B1AB" w14:textId="5A3B30C8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</w:tr>
      <w:tr w:rsidR="005F0B42" w:rsidRPr="00F153B4" w14:paraId="70B60F31" w14:textId="688FBF62" w:rsidTr="00672D9D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hideMark/>
          </w:tcPr>
          <w:p w14:paraId="40105278" w14:textId="77777777" w:rsidR="005F0B42" w:rsidRPr="00EE31FF" w:rsidRDefault="005F0B42" w:rsidP="005F0B42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69</w:t>
            </w:r>
          </w:p>
        </w:tc>
        <w:tc>
          <w:tcPr>
            <w:tcW w:w="709" w:type="dxa"/>
            <w:hideMark/>
          </w:tcPr>
          <w:p w14:paraId="4D3891DF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709" w:type="dxa"/>
            <w:hideMark/>
          </w:tcPr>
          <w:p w14:paraId="0E40EE68" w14:textId="300FA772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0</w:t>
            </w:r>
          </w:p>
        </w:tc>
        <w:tc>
          <w:tcPr>
            <w:tcW w:w="1276" w:type="dxa"/>
            <w:hideMark/>
          </w:tcPr>
          <w:p w14:paraId="6C06CFD0" w14:textId="6A736470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Not significant</w:t>
            </w:r>
          </w:p>
        </w:tc>
        <w:tc>
          <w:tcPr>
            <w:tcW w:w="425" w:type="dxa"/>
          </w:tcPr>
          <w:p w14:paraId="5C5F5C11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567" w:type="dxa"/>
          </w:tcPr>
          <w:p w14:paraId="515BDB9B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567" w:type="dxa"/>
            <w:hideMark/>
          </w:tcPr>
          <w:p w14:paraId="4C04A492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567" w:type="dxa"/>
            <w:hideMark/>
          </w:tcPr>
          <w:p w14:paraId="692A5804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850" w:type="dxa"/>
          </w:tcPr>
          <w:p w14:paraId="187F8FA3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567" w:type="dxa"/>
          </w:tcPr>
          <w:p w14:paraId="5CBE64A6" w14:textId="160C1773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4103F1F3" w14:textId="68EC629A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544DE08F" w14:textId="5931D8A1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91F</w:t>
            </w:r>
          </w:p>
        </w:tc>
        <w:tc>
          <w:tcPr>
            <w:tcW w:w="709" w:type="dxa"/>
          </w:tcPr>
          <w:p w14:paraId="0F540F82" w14:textId="685089B4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D95G</w:t>
            </w:r>
          </w:p>
        </w:tc>
        <w:tc>
          <w:tcPr>
            <w:tcW w:w="709" w:type="dxa"/>
          </w:tcPr>
          <w:p w14:paraId="5ABE47F3" w14:textId="74BFA9D6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L421P</w:t>
            </w:r>
          </w:p>
        </w:tc>
        <w:tc>
          <w:tcPr>
            <w:tcW w:w="425" w:type="dxa"/>
          </w:tcPr>
          <w:p w14:paraId="3F8479B2" w14:textId="77E362B6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567" w:type="dxa"/>
          </w:tcPr>
          <w:p w14:paraId="63C2B5D2" w14:textId="694ED694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0B9EC2AE" w14:textId="108ACC5A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567" w:type="dxa"/>
          </w:tcPr>
          <w:p w14:paraId="01D1840E" w14:textId="37CE5158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5B44DDF0" w14:textId="6EE21F02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3505B234" w14:textId="6AD43F21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7B01B350" w14:textId="09EB2AF3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PPNG</w:t>
            </w:r>
          </w:p>
        </w:tc>
        <w:tc>
          <w:tcPr>
            <w:tcW w:w="283" w:type="dxa"/>
          </w:tcPr>
          <w:p w14:paraId="269F486D" w14:textId="102F993B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709" w:type="dxa"/>
          </w:tcPr>
          <w:p w14:paraId="047C4AC8" w14:textId="655EEB15" w:rsidR="005F0B42" w:rsidRPr="00EE31FF" w:rsidRDefault="00AE193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R</w:t>
            </w:r>
          </w:p>
        </w:tc>
        <w:tc>
          <w:tcPr>
            <w:tcW w:w="425" w:type="dxa"/>
          </w:tcPr>
          <w:p w14:paraId="22F9C4B6" w14:textId="5F987CE1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</w:tr>
      <w:tr w:rsidR="005F0B42" w:rsidRPr="00F153B4" w14:paraId="24CE309C" w14:textId="5AE4D6BF" w:rsidTr="00672D9D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hideMark/>
          </w:tcPr>
          <w:p w14:paraId="1371C6BC" w14:textId="77777777" w:rsidR="005F0B42" w:rsidRPr="00EE31FF" w:rsidRDefault="005F0B42" w:rsidP="005F0B42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lastRenderedPageBreak/>
              <w:t>70</w:t>
            </w:r>
          </w:p>
        </w:tc>
        <w:tc>
          <w:tcPr>
            <w:tcW w:w="709" w:type="dxa"/>
            <w:hideMark/>
          </w:tcPr>
          <w:p w14:paraId="0EE1DE8F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709" w:type="dxa"/>
            <w:hideMark/>
          </w:tcPr>
          <w:p w14:paraId="0A23D9A3" w14:textId="7A4D7906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0</w:t>
            </w:r>
          </w:p>
        </w:tc>
        <w:tc>
          <w:tcPr>
            <w:tcW w:w="1276" w:type="dxa"/>
            <w:hideMark/>
          </w:tcPr>
          <w:p w14:paraId="1C60F2D9" w14:textId="67E113AC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Not significant</w:t>
            </w:r>
          </w:p>
        </w:tc>
        <w:tc>
          <w:tcPr>
            <w:tcW w:w="425" w:type="dxa"/>
          </w:tcPr>
          <w:p w14:paraId="4E511DE3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567" w:type="dxa"/>
          </w:tcPr>
          <w:p w14:paraId="18F46A01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567" w:type="dxa"/>
            <w:hideMark/>
          </w:tcPr>
          <w:p w14:paraId="73936859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567" w:type="dxa"/>
            <w:hideMark/>
          </w:tcPr>
          <w:p w14:paraId="7917232D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850" w:type="dxa"/>
          </w:tcPr>
          <w:p w14:paraId="07AD7780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567" w:type="dxa"/>
          </w:tcPr>
          <w:p w14:paraId="2DDA3000" w14:textId="4F8FA741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2D8BC881" w14:textId="55104560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45345F86" w14:textId="01135CBD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91F</w:t>
            </w:r>
          </w:p>
        </w:tc>
        <w:tc>
          <w:tcPr>
            <w:tcW w:w="709" w:type="dxa"/>
          </w:tcPr>
          <w:p w14:paraId="3CC5FDA1" w14:textId="5ED961E0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D95A</w:t>
            </w:r>
          </w:p>
        </w:tc>
        <w:tc>
          <w:tcPr>
            <w:tcW w:w="709" w:type="dxa"/>
          </w:tcPr>
          <w:p w14:paraId="6BD2BE86" w14:textId="548CB673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L421P</w:t>
            </w:r>
          </w:p>
        </w:tc>
        <w:tc>
          <w:tcPr>
            <w:tcW w:w="425" w:type="dxa"/>
          </w:tcPr>
          <w:p w14:paraId="5A261C16" w14:textId="35404A8C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A</w:t>
            </w:r>
          </w:p>
        </w:tc>
        <w:tc>
          <w:tcPr>
            <w:tcW w:w="567" w:type="dxa"/>
          </w:tcPr>
          <w:p w14:paraId="5E631042" w14:textId="7E789E7E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1EA32450" w14:textId="74654C78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567" w:type="dxa"/>
          </w:tcPr>
          <w:p w14:paraId="1960268C" w14:textId="6D338BCE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74F14CFF" w14:textId="73CC744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2591330B" w14:textId="6B86C800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6BAA42C0" w14:textId="5EFFB9B3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LS</w:t>
            </w:r>
          </w:p>
        </w:tc>
        <w:tc>
          <w:tcPr>
            <w:tcW w:w="283" w:type="dxa"/>
          </w:tcPr>
          <w:p w14:paraId="60F59D74" w14:textId="6FAF00E0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  <w:tc>
          <w:tcPr>
            <w:tcW w:w="709" w:type="dxa"/>
          </w:tcPr>
          <w:p w14:paraId="5CD8EDDC" w14:textId="6DE99002" w:rsidR="005F0B42" w:rsidRPr="00EE31FF" w:rsidRDefault="00AE193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R</w:t>
            </w:r>
          </w:p>
        </w:tc>
        <w:tc>
          <w:tcPr>
            <w:tcW w:w="425" w:type="dxa"/>
          </w:tcPr>
          <w:p w14:paraId="04AEB722" w14:textId="0219379B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</w:t>
            </w:r>
          </w:p>
        </w:tc>
      </w:tr>
      <w:tr w:rsidR="005F0B42" w:rsidRPr="00F153B4" w14:paraId="003866C5" w14:textId="739997A8" w:rsidTr="00672D9D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hideMark/>
          </w:tcPr>
          <w:p w14:paraId="152B929D" w14:textId="77777777" w:rsidR="005F0B42" w:rsidRPr="00EE31FF" w:rsidRDefault="005F0B42" w:rsidP="005F0B42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71</w:t>
            </w:r>
          </w:p>
        </w:tc>
        <w:tc>
          <w:tcPr>
            <w:tcW w:w="709" w:type="dxa"/>
            <w:hideMark/>
          </w:tcPr>
          <w:p w14:paraId="43A43E84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709" w:type="dxa"/>
            <w:hideMark/>
          </w:tcPr>
          <w:p w14:paraId="0EFF319C" w14:textId="5B5F986F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0</w:t>
            </w:r>
          </w:p>
        </w:tc>
        <w:tc>
          <w:tcPr>
            <w:tcW w:w="1276" w:type="dxa"/>
            <w:hideMark/>
          </w:tcPr>
          <w:p w14:paraId="6F1EF779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Not significant</w:t>
            </w:r>
          </w:p>
        </w:tc>
        <w:tc>
          <w:tcPr>
            <w:tcW w:w="425" w:type="dxa"/>
          </w:tcPr>
          <w:p w14:paraId="1208D9F1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567" w:type="dxa"/>
          </w:tcPr>
          <w:p w14:paraId="789DA520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567" w:type="dxa"/>
            <w:hideMark/>
          </w:tcPr>
          <w:p w14:paraId="52D4ADC4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567" w:type="dxa"/>
            <w:hideMark/>
          </w:tcPr>
          <w:p w14:paraId="441B1CD5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323130"/>
                <w:sz w:val="16"/>
                <w:szCs w:val="16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850" w:type="dxa"/>
          </w:tcPr>
          <w:p w14:paraId="5F2DEF0B" w14:textId="77777777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1</w:t>
            </w:r>
          </w:p>
        </w:tc>
        <w:tc>
          <w:tcPr>
            <w:tcW w:w="567" w:type="dxa"/>
          </w:tcPr>
          <w:p w14:paraId="29CDAB4A" w14:textId="6C4248C4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6129953A" w14:textId="45EE7FB0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44CC820E" w14:textId="6D87538C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91F</w:t>
            </w:r>
          </w:p>
        </w:tc>
        <w:tc>
          <w:tcPr>
            <w:tcW w:w="709" w:type="dxa"/>
          </w:tcPr>
          <w:p w14:paraId="158D5FA3" w14:textId="7B9D097B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D95G</w:t>
            </w:r>
          </w:p>
        </w:tc>
        <w:tc>
          <w:tcPr>
            <w:tcW w:w="709" w:type="dxa"/>
          </w:tcPr>
          <w:p w14:paraId="3EA26111" w14:textId="5281BBFA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L421P</w:t>
            </w:r>
          </w:p>
        </w:tc>
        <w:tc>
          <w:tcPr>
            <w:tcW w:w="425" w:type="dxa"/>
          </w:tcPr>
          <w:p w14:paraId="58737773" w14:textId="56154F3E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G</w:t>
            </w:r>
          </w:p>
        </w:tc>
        <w:tc>
          <w:tcPr>
            <w:tcW w:w="567" w:type="dxa"/>
          </w:tcPr>
          <w:p w14:paraId="3CE05F65" w14:textId="0A8DED2C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567" w:type="dxa"/>
          </w:tcPr>
          <w:p w14:paraId="678E5BEB" w14:textId="01D056D4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C</w:t>
            </w:r>
          </w:p>
        </w:tc>
        <w:tc>
          <w:tcPr>
            <w:tcW w:w="567" w:type="dxa"/>
          </w:tcPr>
          <w:p w14:paraId="26AAB26D" w14:textId="309FAC14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1FE6C3C4" w14:textId="0595BF02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A501T</w:t>
            </w:r>
          </w:p>
        </w:tc>
        <w:tc>
          <w:tcPr>
            <w:tcW w:w="567" w:type="dxa"/>
          </w:tcPr>
          <w:p w14:paraId="00EBBE4D" w14:textId="2CB3A14F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</w:pPr>
            <w:r w:rsidRPr="00EE31F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T</w:t>
            </w:r>
          </w:p>
        </w:tc>
        <w:tc>
          <w:tcPr>
            <w:tcW w:w="709" w:type="dxa"/>
          </w:tcPr>
          <w:p w14:paraId="6A613141" w14:textId="4DD221A4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R</w:t>
            </w:r>
          </w:p>
        </w:tc>
        <w:tc>
          <w:tcPr>
            <w:tcW w:w="283" w:type="dxa"/>
          </w:tcPr>
          <w:p w14:paraId="316F62CA" w14:textId="11617536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S</w:t>
            </w:r>
          </w:p>
        </w:tc>
        <w:tc>
          <w:tcPr>
            <w:tcW w:w="709" w:type="dxa"/>
          </w:tcPr>
          <w:p w14:paraId="37538EAA" w14:textId="25A7618E" w:rsidR="005F0B42" w:rsidRPr="00EE31FF" w:rsidRDefault="00AE193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R</w:t>
            </w:r>
          </w:p>
        </w:tc>
        <w:tc>
          <w:tcPr>
            <w:tcW w:w="425" w:type="dxa"/>
          </w:tcPr>
          <w:p w14:paraId="39FD160E" w14:textId="6B52AA24" w:rsidR="005F0B42" w:rsidRPr="00EE31FF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EE3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bdr w:val="none" w:sz="0" w:space="0" w:color="auto" w:frame="1"/>
                <w:lang w:eastAsia="en-AU"/>
              </w:rPr>
              <w:t>S</w:t>
            </w:r>
          </w:p>
        </w:tc>
      </w:tr>
      <w:tr w:rsidR="005F0B42" w:rsidRPr="00F153B4" w14:paraId="468BD84A" w14:textId="73BAB9FA" w:rsidTr="00672D9D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</w:tcPr>
          <w:p w14:paraId="0ECB4B04" w14:textId="77777777" w:rsidR="005F0B42" w:rsidRPr="00F26E72" w:rsidRDefault="005F0B42" w:rsidP="005F0B42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bdr w:val="none" w:sz="0" w:space="0" w:color="auto" w:frame="1"/>
                <w:lang w:eastAsia="en-AU"/>
              </w:rPr>
            </w:pPr>
            <w:r w:rsidRPr="00F26E72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bdr w:val="none" w:sz="0" w:space="0" w:color="auto" w:frame="1"/>
                <w:lang w:eastAsia="en-AU"/>
              </w:rPr>
              <w:t>total</w:t>
            </w:r>
          </w:p>
        </w:tc>
        <w:tc>
          <w:tcPr>
            <w:tcW w:w="709" w:type="dxa"/>
          </w:tcPr>
          <w:p w14:paraId="28099BD1" w14:textId="77777777" w:rsidR="005F0B42" w:rsidRPr="00F26E72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bdr w:val="none" w:sz="0" w:space="0" w:color="auto" w:frame="1"/>
                <w:lang w:eastAsia="en-AU"/>
              </w:rPr>
            </w:pPr>
            <w:r w:rsidRPr="00F26E72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bdr w:val="none" w:sz="0" w:space="0" w:color="auto" w:frame="1"/>
                <w:lang w:eastAsia="en-AU"/>
              </w:rPr>
              <w:t>463</w:t>
            </w:r>
          </w:p>
        </w:tc>
        <w:tc>
          <w:tcPr>
            <w:tcW w:w="709" w:type="dxa"/>
          </w:tcPr>
          <w:p w14:paraId="13AB6E16" w14:textId="01D3BBAB" w:rsidR="005F0B42" w:rsidRPr="00F26E72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bdr w:val="none" w:sz="0" w:space="0" w:color="auto" w:frame="1"/>
                <w:lang w:eastAsia="en-AU"/>
              </w:rPr>
            </w:pPr>
            <w:r w:rsidRPr="00F26E72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bdr w:val="none" w:sz="0" w:space="0" w:color="auto" w:frame="1"/>
                <w:lang w:eastAsia="en-AU"/>
              </w:rPr>
              <w:t>300</w:t>
            </w:r>
          </w:p>
        </w:tc>
        <w:tc>
          <w:tcPr>
            <w:tcW w:w="1276" w:type="dxa"/>
          </w:tcPr>
          <w:p w14:paraId="32AB00C9" w14:textId="049B491E" w:rsidR="005F0B42" w:rsidRPr="00F26E72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bdr w:val="none" w:sz="0" w:space="0" w:color="auto" w:frame="1"/>
                <w:lang w:eastAsia="en-AU"/>
              </w:rPr>
            </w:pPr>
            <w:r w:rsidRPr="00F26E72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bdr w:val="none" w:sz="0" w:space="0" w:color="auto" w:frame="1"/>
                <w:lang w:eastAsia="en-AU"/>
              </w:rPr>
              <w:t>-</w:t>
            </w:r>
          </w:p>
        </w:tc>
        <w:tc>
          <w:tcPr>
            <w:tcW w:w="425" w:type="dxa"/>
          </w:tcPr>
          <w:p w14:paraId="6549DABC" w14:textId="77777777" w:rsidR="005F0B42" w:rsidRPr="00F26E72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bdr w:val="none" w:sz="0" w:space="0" w:color="auto" w:frame="1"/>
                <w:lang w:eastAsia="en-AU"/>
              </w:rPr>
            </w:pPr>
            <w:r w:rsidRPr="00F26E72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bdr w:val="none" w:sz="0" w:space="0" w:color="auto" w:frame="1"/>
                <w:lang w:eastAsia="en-AU"/>
              </w:rPr>
              <w:t>231</w:t>
            </w:r>
          </w:p>
        </w:tc>
        <w:tc>
          <w:tcPr>
            <w:tcW w:w="567" w:type="dxa"/>
          </w:tcPr>
          <w:p w14:paraId="5D595595" w14:textId="77777777" w:rsidR="005F0B42" w:rsidRPr="00F26E72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bdr w:val="none" w:sz="0" w:space="0" w:color="auto" w:frame="1"/>
                <w:lang w:eastAsia="en-AU"/>
              </w:rPr>
            </w:pPr>
            <w:r w:rsidRPr="00F26E72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bdr w:val="none" w:sz="0" w:space="0" w:color="auto" w:frame="1"/>
                <w:lang w:eastAsia="en-AU"/>
              </w:rPr>
              <w:t>532</w:t>
            </w:r>
          </w:p>
        </w:tc>
        <w:tc>
          <w:tcPr>
            <w:tcW w:w="567" w:type="dxa"/>
          </w:tcPr>
          <w:p w14:paraId="47351590" w14:textId="77777777" w:rsidR="005F0B42" w:rsidRPr="00F26E72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bdr w:val="none" w:sz="0" w:space="0" w:color="auto" w:frame="1"/>
                <w:lang w:eastAsia="en-AU"/>
              </w:rPr>
            </w:pPr>
            <w:r w:rsidRPr="00F26E72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bdr w:val="none" w:sz="0" w:space="0" w:color="auto" w:frame="1"/>
                <w:lang w:eastAsia="en-AU"/>
              </w:rPr>
              <w:t>598</w:t>
            </w:r>
          </w:p>
        </w:tc>
        <w:tc>
          <w:tcPr>
            <w:tcW w:w="567" w:type="dxa"/>
          </w:tcPr>
          <w:p w14:paraId="5A890662" w14:textId="77777777" w:rsidR="005F0B42" w:rsidRPr="00F26E72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bdr w:val="none" w:sz="0" w:space="0" w:color="auto" w:frame="1"/>
                <w:lang w:eastAsia="en-AU"/>
              </w:rPr>
            </w:pPr>
            <w:r w:rsidRPr="00F26E72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bdr w:val="none" w:sz="0" w:space="0" w:color="auto" w:frame="1"/>
                <w:lang w:eastAsia="en-AU"/>
              </w:rPr>
              <w:t>106</w:t>
            </w:r>
          </w:p>
        </w:tc>
        <w:tc>
          <w:tcPr>
            <w:tcW w:w="850" w:type="dxa"/>
          </w:tcPr>
          <w:p w14:paraId="55C6CBF8" w14:textId="77777777" w:rsidR="005F0B42" w:rsidRPr="00F26E72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bdr w:val="none" w:sz="0" w:space="0" w:color="auto" w:frame="1"/>
                <w:lang w:eastAsia="en-AU"/>
              </w:rPr>
            </w:pPr>
            <w:r w:rsidRPr="00F26E72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bdr w:val="none" w:sz="0" w:space="0" w:color="auto" w:frame="1"/>
                <w:lang w:eastAsia="en-AU"/>
              </w:rPr>
              <w:t>148</w:t>
            </w:r>
          </w:p>
        </w:tc>
        <w:tc>
          <w:tcPr>
            <w:tcW w:w="567" w:type="dxa"/>
          </w:tcPr>
          <w:p w14:paraId="64653294" w14:textId="77777777" w:rsidR="005F0B42" w:rsidRPr="00F26E72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bdr w:val="none" w:sz="0" w:space="0" w:color="auto" w:frame="1"/>
                <w:lang w:eastAsia="en-AU"/>
              </w:rPr>
            </w:pPr>
          </w:p>
        </w:tc>
        <w:tc>
          <w:tcPr>
            <w:tcW w:w="567" w:type="dxa"/>
          </w:tcPr>
          <w:p w14:paraId="08195B19" w14:textId="5C0E3AB6" w:rsidR="005F0B42" w:rsidRPr="00F26E72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bdr w:val="none" w:sz="0" w:space="0" w:color="auto" w:frame="1"/>
                <w:lang w:eastAsia="en-AU"/>
              </w:rPr>
            </w:pPr>
          </w:p>
        </w:tc>
        <w:tc>
          <w:tcPr>
            <w:tcW w:w="567" w:type="dxa"/>
          </w:tcPr>
          <w:p w14:paraId="2E448598" w14:textId="2905BC1C" w:rsidR="005F0B42" w:rsidRPr="00F26E72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bdr w:val="none" w:sz="0" w:space="0" w:color="auto" w:frame="1"/>
                <w:lang w:eastAsia="en-AU"/>
              </w:rPr>
            </w:pPr>
          </w:p>
        </w:tc>
        <w:tc>
          <w:tcPr>
            <w:tcW w:w="709" w:type="dxa"/>
          </w:tcPr>
          <w:p w14:paraId="54C1E3F4" w14:textId="3BF7B5C9" w:rsidR="005F0B42" w:rsidRPr="00F26E72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bdr w:val="none" w:sz="0" w:space="0" w:color="auto" w:frame="1"/>
                <w:lang w:eastAsia="en-AU"/>
              </w:rPr>
            </w:pPr>
          </w:p>
        </w:tc>
        <w:tc>
          <w:tcPr>
            <w:tcW w:w="709" w:type="dxa"/>
          </w:tcPr>
          <w:p w14:paraId="3CE492C1" w14:textId="1E1C3A5D" w:rsidR="005F0B42" w:rsidRPr="00F26E72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bdr w:val="none" w:sz="0" w:space="0" w:color="auto" w:frame="1"/>
                <w:lang w:eastAsia="en-AU"/>
              </w:rPr>
            </w:pPr>
          </w:p>
        </w:tc>
        <w:tc>
          <w:tcPr>
            <w:tcW w:w="425" w:type="dxa"/>
          </w:tcPr>
          <w:p w14:paraId="38B0C7A1" w14:textId="16F05C93" w:rsidR="005F0B42" w:rsidRPr="00F26E72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bdr w:val="none" w:sz="0" w:space="0" w:color="auto" w:frame="1"/>
                <w:lang w:eastAsia="en-AU"/>
              </w:rPr>
            </w:pPr>
          </w:p>
        </w:tc>
        <w:tc>
          <w:tcPr>
            <w:tcW w:w="567" w:type="dxa"/>
          </w:tcPr>
          <w:p w14:paraId="460E2430" w14:textId="2F66D46E" w:rsidR="005F0B42" w:rsidRPr="00F26E72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bdr w:val="none" w:sz="0" w:space="0" w:color="auto" w:frame="1"/>
                <w:lang w:eastAsia="en-AU"/>
              </w:rPr>
            </w:pPr>
          </w:p>
        </w:tc>
        <w:tc>
          <w:tcPr>
            <w:tcW w:w="567" w:type="dxa"/>
          </w:tcPr>
          <w:p w14:paraId="77C2D667" w14:textId="691395CD" w:rsidR="005F0B42" w:rsidRPr="00F26E72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bdr w:val="none" w:sz="0" w:space="0" w:color="auto" w:frame="1"/>
                <w:lang w:eastAsia="en-AU"/>
              </w:rPr>
            </w:pPr>
          </w:p>
        </w:tc>
        <w:tc>
          <w:tcPr>
            <w:tcW w:w="567" w:type="dxa"/>
          </w:tcPr>
          <w:p w14:paraId="10A56CBF" w14:textId="2130D2CC" w:rsidR="005F0B42" w:rsidRPr="00F26E72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bdr w:val="none" w:sz="0" w:space="0" w:color="auto" w:frame="1"/>
                <w:lang w:eastAsia="en-AU"/>
              </w:rPr>
            </w:pPr>
          </w:p>
        </w:tc>
        <w:tc>
          <w:tcPr>
            <w:tcW w:w="709" w:type="dxa"/>
          </w:tcPr>
          <w:p w14:paraId="2F4EBD25" w14:textId="384098C0" w:rsidR="005F0B42" w:rsidRPr="00F26E72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bdr w:val="none" w:sz="0" w:space="0" w:color="auto" w:frame="1"/>
                <w:lang w:eastAsia="en-AU"/>
              </w:rPr>
            </w:pPr>
          </w:p>
        </w:tc>
        <w:tc>
          <w:tcPr>
            <w:tcW w:w="567" w:type="dxa"/>
          </w:tcPr>
          <w:p w14:paraId="2CA6A930" w14:textId="227D3400" w:rsidR="005F0B42" w:rsidRPr="00F26E72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bdr w:val="none" w:sz="0" w:space="0" w:color="auto" w:frame="1"/>
                <w:lang w:eastAsia="en-AU"/>
              </w:rPr>
            </w:pPr>
          </w:p>
        </w:tc>
        <w:tc>
          <w:tcPr>
            <w:tcW w:w="709" w:type="dxa"/>
          </w:tcPr>
          <w:p w14:paraId="5DB20904" w14:textId="20AE0091" w:rsidR="005F0B42" w:rsidRPr="00F153B4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bdr w:val="none" w:sz="0" w:space="0" w:color="auto" w:frame="1"/>
                <w:lang w:eastAsia="en-AU"/>
              </w:rPr>
            </w:pPr>
          </w:p>
        </w:tc>
        <w:tc>
          <w:tcPr>
            <w:tcW w:w="283" w:type="dxa"/>
          </w:tcPr>
          <w:p w14:paraId="7B433B9C" w14:textId="44703BAC" w:rsidR="005F0B42" w:rsidRPr="00F153B4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bdr w:val="none" w:sz="0" w:space="0" w:color="auto" w:frame="1"/>
                <w:lang w:eastAsia="en-AU"/>
              </w:rPr>
            </w:pPr>
          </w:p>
        </w:tc>
        <w:tc>
          <w:tcPr>
            <w:tcW w:w="709" w:type="dxa"/>
          </w:tcPr>
          <w:p w14:paraId="1C13CF7B" w14:textId="5C5BAFB3" w:rsidR="005F0B42" w:rsidRPr="00F153B4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bdr w:val="none" w:sz="0" w:space="0" w:color="auto" w:frame="1"/>
                <w:lang w:eastAsia="en-AU"/>
              </w:rPr>
            </w:pPr>
          </w:p>
        </w:tc>
        <w:tc>
          <w:tcPr>
            <w:tcW w:w="425" w:type="dxa"/>
          </w:tcPr>
          <w:p w14:paraId="6F181ACA" w14:textId="7DF28816" w:rsidR="005F0B42" w:rsidRPr="00F153B4" w:rsidRDefault="005F0B42" w:rsidP="005F0B4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bdr w:val="none" w:sz="0" w:space="0" w:color="auto" w:frame="1"/>
                <w:lang w:eastAsia="en-AU"/>
              </w:rPr>
            </w:pPr>
          </w:p>
        </w:tc>
      </w:tr>
      <w:tr w:rsidR="005F0B42" w:rsidRPr="00F153B4" w14:paraId="1BFC094E" w14:textId="4F6A0C1B" w:rsidTr="00FA34CC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10" w:type="dxa"/>
            <w:gridSpan w:val="24"/>
          </w:tcPr>
          <w:p w14:paraId="4B058D9F" w14:textId="77777777" w:rsidR="005F0B42" w:rsidRPr="009F11A6" w:rsidRDefault="005F0B42" w:rsidP="005F0B42">
            <w:pPr>
              <w:spacing w:line="480" w:lineRule="auto"/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18"/>
                <w:szCs w:val="18"/>
                <w:bdr w:val="none" w:sz="0" w:space="0" w:color="auto" w:frame="1"/>
                <w:lang w:eastAsia="en-AU"/>
              </w:rPr>
            </w:pPr>
            <w:r w:rsidRPr="009F11A6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bdr w:val="none" w:sz="0" w:space="0" w:color="auto" w:frame="1"/>
                <w:vertAlign w:val="superscript"/>
                <w:lang w:eastAsia="en-AU"/>
              </w:rPr>
              <w:t xml:space="preserve">a </w:t>
            </w:r>
            <w:r w:rsidRPr="009F11A6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bdr w:val="none" w:sz="0" w:space="0" w:color="auto" w:frame="1"/>
                <w:lang w:eastAsia="en-AU"/>
              </w:rPr>
              <w:t>SEQ:</w:t>
            </w:r>
            <w:r w:rsidRPr="009F11A6"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18"/>
                <w:szCs w:val="18"/>
                <w:bdr w:val="none" w:sz="0" w:space="0" w:color="auto" w:frame="1"/>
                <w:lang w:eastAsia="en-AU"/>
              </w:rPr>
              <w:t xml:space="preserve"> Sout</w:t>
            </w:r>
            <w:r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18"/>
                <w:szCs w:val="18"/>
                <w:bdr w:val="none" w:sz="0" w:space="0" w:color="auto" w:frame="1"/>
                <w:lang w:eastAsia="en-AU"/>
              </w:rPr>
              <w:t>h</w:t>
            </w:r>
            <w:r w:rsidRPr="009F11A6"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18"/>
                <w:szCs w:val="18"/>
                <w:bdr w:val="none" w:sz="0" w:space="0" w:color="auto" w:frame="1"/>
                <w:lang w:eastAsia="en-AU"/>
              </w:rPr>
              <w:t xml:space="preserve"> East Queensland</w:t>
            </w:r>
          </w:p>
          <w:p w14:paraId="2F16FC68" w14:textId="77777777" w:rsidR="005F0B42" w:rsidRPr="008435FE" w:rsidRDefault="005F0B42" w:rsidP="005F0B42">
            <w:pPr>
              <w:spacing w:after="160" w:line="259" w:lineRule="auto"/>
              <w:rPr>
                <w:rFonts w:ascii="Times New Roman" w:eastAsia="Times New Roman" w:hAnsi="Times New Roman" w:cs="Times New Roman"/>
                <w:b w:val="0"/>
                <w:bCs w:val="0"/>
                <w:color w:val="000000" w:themeColor="text1"/>
                <w:sz w:val="18"/>
                <w:szCs w:val="18"/>
                <w:lang w:eastAsia="en-AU"/>
              </w:rPr>
            </w:pPr>
            <w:r w:rsidRPr="008435FE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  <w:vertAlign w:val="superscript"/>
                <w:lang w:eastAsia="en-AU"/>
              </w:rPr>
              <w:t>b</w:t>
            </w:r>
            <w:r w:rsidRPr="009F11A6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  <w:lang w:eastAsia="en-AU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  <w:lang w:eastAsia="en-AU"/>
              </w:rPr>
              <w:t>AMR marker</w:t>
            </w:r>
            <w:r w:rsidRPr="009F11A6">
              <w:rPr>
                <w:rFonts w:ascii="Times New Roman" w:eastAsia="Times New Roman" w:hAnsi="Times New Roman" w:cs="Times New Roman"/>
                <w:b w:val="0"/>
                <w:bCs w:val="0"/>
                <w:color w:val="000000" w:themeColor="text1"/>
                <w:sz w:val="18"/>
                <w:szCs w:val="18"/>
                <w:lang w:eastAsia="en-AU"/>
              </w:rPr>
              <w:t xml:space="preserve"> </w:t>
            </w:r>
            <w:r w:rsidRPr="00D240E4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  <w:lang w:eastAsia="en-AU"/>
              </w:rPr>
              <w:t xml:space="preserve">(Antimicrobial resistance markers): </w:t>
            </w:r>
            <w:r>
              <w:rPr>
                <w:rFonts w:ascii="Times New Roman" w:eastAsia="Times New Roman" w:hAnsi="Times New Roman" w:cs="Times New Roman"/>
                <w:b w:val="0"/>
                <w:bCs w:val="0"/>
                <w:color w:val="000000" w:themeColor="text1"/>
                <w:sz w:val="18"/>
                <w:szCs w:val="18"/>
                <w:lang w:eastAsia="en-AU"/>
              </w:rPr>
              <w:t>genotyping using</w:t>
            </w:r>
            <w:r w:rsidRPr="008435FE">
              <w:rPr>
                <w:rFonts w:ascii="Times New Roman" w:eastAsia="Times New Roman" w:hAnsi="Times New Roman" w:cs="Times New Roman"/>
                <w:b w:val="0"/>
                <w:bCs w:val="0"/>
                <w:color w:val="000000" w:themeColor="text1"/>
                <w:sz w:val="18"/>
                <w:szCs w:val="18"/>
                <w:lang w:eastAsia="en-AU"/>
              </w:rPr>
              <w:t xml:space="preserve"> </w:t>
            </w:r>
            <w:r w:rsidRPr="008435FE">
              <w:rPr>
                <w:rFonts w:ascii="Times New Roman" w:hAnsi="Times New Roman" w:cs="Times New Roman"/>
                <w:b w:val="0"/>
                <w:bCs w:val="0"/>
                <w:color w:val="000000" w:themeColor="text1"/>
                <w:sz w:val="18"/>
                <w:szCs w:val="18"/>
                <w:shd w:val="clear" w:color="auto" w:fill="FFFFFF"/>
              </w:rPr>
              <w:t>iPLEX-AMR</w:t>
            </w:r>
            <w:r>
              <w:rPr>
                <w:rFonts w:ascii="Times New Roman" w:hAnsi="Times New Roman" w:cs="Times New Roman"/>
                <w:b w:val="0"/>
                <w:bCs w:val="0"/>
                <w:color w:val="000000" w:themeColor="text1"/>
                <w:sz w:val="18"/>
                <w:szCs w:val="18"/>
                <w:shd w:val="clear" w:color="auto" w:fill="FFFFFF"/>
              </w:rPr>
              <w:t xml:space="preserve">, </w:t>
            </w:r>
            <w:r w:rsidRPr="008435FE">
              <w:rPr>
                <w:rFonts w:ascii="Times New Roman" w:eastAsia="Times New Roman" w:hAnsi="Times New Roman" w:cs="Times New Roman"/>
                <w:b w:val="0"/>
                <w:bCs w:val="0"/>
                <w:color w:val="000000" w:themeColor="text1"/>
                <w:sz w:val="18"/>
                <w:szCs w:val="18"/>
                <w:lang w:eastAsia="en-AU"/>
              </w:rPr>
              <w:t>targeting 11 chromosomal mutations</w:t>
            </w:r>
            <w:r>
              <w:rPr>
                <w:rFonts w:ascii="Times New Roman" w:eastAsia="Times New Roman" w:hAnsi="Times New Roman" w:cs="Times New Roman"/>
                <w:b w:val="0"/>
                <w:bCs w:val="0"/>
                <w:color w:val="000000" w:themeColor="text1"/>
                <w:sz w:val="18"/>
                <w:szCs w:val="18"/>
                <w:lang w:eastAsia="en-AU"/>
              </w:rPr>
              <w:t xml:space="preserve"> informative of NG AMR</w:t>
            </w:r>
            <w:r w:rsidRPr="008435FE">
              <w:rPr>
                <w:rFonts w:ascii="Times New Roman" w:eastAsia="Times New Roman" w:hAnsi="Times New Roman" w:cs="Times New Roman"/>
                <w:b w:val="0"/>
                <w:bCs w:val="0"/>
                <w:color w:val="000000" w:themeColor="text1"/>
                <w:sz w:val="18"/>
                <w:szCs w:val="18"/>
                <w:lang w:eastAsia="en-AU"/>
              </w:rPr>
              <w:t xml:space="preserve"> </w:t>
            </w:r>
            <w:r w:rsidRPr="008435FE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  <w:lang w:eastAsia="en-AU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  <w:lang w:eastAsia="en-AU"/>
              </w:rPr>
              <w:instrText xml:space="preserve"> ADDIN EN.CITE &lt;EndNote&gt;&lt;Cite&gt;&lt;Author&gt;Trembizki&lt;/Author&gt;&lt;Year&gt;2016&lt;/Year&gt;&lt;RecNum&gt;335&lt;/RecNum&gt;&lt;DisplayText&gt;(1)&lt;/DisplayText&gt;&lt;record&gt;&lt;rec-number&gt;335&lt;/rec-number&gt;&lt;foreign-keys&gt;&lt;key app="EN" db-id="9e9rpsfv7tavf1e9awfvfxre9v5s0fw0529a" timestamp="1637214934"&gt;335&lt;/key&gt;&lt;/foreign-keys&gt;&lt;ref-type name="Journal Article"&gt;17&lt;/ref-type&gt;&lt;contributors&gt;&lt;authors&gt;&lt;author&gt;Trembizki, Ella&lt;/author&gt;&lt;author&gt;Wand, Handan&lt;/author&gt;&lt;author&gt;Donovan, Basil&lt;/author&gt;&lt;author&gt;Chen, Marcus&lt;/author&gt;&lt;author&gt;Fairley, Christopher K&lt;/author&gt;&lt;author&gt;Freeman, Kevin&lt;/author&gt;&lt;author&gt;Guy, Rebecca&lt;/author&gt;&lt;author&gt;Kaldor, John M&lt;/author&gt;&lt;author&gt;Lahra, Monica M&lt;/author&gt;&lt;author&gt;Lawrence, Andrew %J Clinical Infectious Diseases&lt;/author&gt;&lt;/authors&gt;&lt;/contributors&gt;&lt;titles&gt;&lt;title&gt;The molecular epidemiology and antimicrobial resistance of Neisseria gonorrhoeae in Australia: a nationwide cross-sectional study, 2012&lt;/title&gt;&lt;/titles&gt;&lt;pages&gt;1591-1598&lt;/pages&gt;&lt;volume&gt;63&lt;/volume&gt;&lt;number&gt;12&lt;/number&gt;&lt;dates&gt;&lt;year&gt;2016&lt;/year&gt;&lt;/dates&gt;&lt;isbn&gt;1058-4838&lt;/isbn&gt;&lt;urls&gt;&lt;/urls&gt;&lt;/record&gt;&lt;/Cite&gt;&lt;/EndNote&gt;</w:instrText>
            </w:r>
            <w:r w:rsidRPr="008435FE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  <w:lang w:eastAsia="en-AU"/>
              </w:rPr>
              <w:fldChar w:fldCharType="separate"/>
            </w:r>
            <w:r w:rsidRPr="00326C44">
              <w:rPr>
                <w:rFonts w:ascii="Times New Roman" w:eastAsia="Times New Roman" w:hAnsi="Times New Roman" w:cs="Times New Roman"/>
                <w:b w:val="0"/>
                <w:bCs w:val="0"/>
                <w:noProof/>
                <w:color w:val="000000" w:themeColor="text1"/>
                <w:sz w:val="18"/>
                <w:szCs w:val="18"/>
                <w:lang w:eastAsia="en-AU"/>
              </w:rPr>
              <w:t>(1)</w:t>
            </w:r>
            <w:r w:rsidRPr="008435FE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  <w:lang w:eastAsia="en-AU"/>
              </w:rPr>
              <w:fldChar w:fldCharType="end"/>
            </w:r>
            <w:r w:rsidRPr="008435FE">
              <w:rPr>
                <w:rFonts w:ascii="Times New Roman" w:eastAsia="Times New Roman" w:hAnsi="Times New Roman" w:cs="Times New Roman"/>
                <w:b w:val="0"/>
                <w:bCs w:val="0"/>
                <w:color w:val="000000" w:themeColor="text1"/>
                <w:sz w:val="18"/>
                <w:szCs w:val="18"/>
                <w:lang w:eastAsia="en-AU"/>
              </w:rPr>
              <w:t>.</w:t>
            </w:r>
          </w:p>
          <w:p w14:paraId="1FDDEDFC" w14:textId="2FC319AA" w:rsidR="005F0B42" w:rsidRPr="008435FE" w:rsidRDefault="005F0B42" w:rsidP="005F0B42">
            <w:pPr>
              <w:spacing w:after="160" w:line="259" w:lineRule="auto"/>
              <w:rPr>
                <w:rFonts w:ascii="Times New Roman" w:eastAsia="Times New Roman" w:hAnsi="Times New Roman" w:cs="Times New Roman"/>
                <w:b w:val="0"/>
                <w:bCs w:val="0"/>
                <w:color w:val="000000" w:themeColor="text1"/>
                <w:sz w:val="18"/>
                <w:szCs w:val="18"/>
                <w:lang w:eastAsia="en-AU"/>
              </w:rPr>
            </w:pPr>
            <w:r w:rsidRPr="008435FE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  <w:vertAlign w:val="superscript"/>
                <w:lang w:eastAsia="en-AU"/>
              </w:rPr>
              <w:t>c</w:t>
            </w:r>
            <w:r w:rsidRPr="008435FE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  <w:lang w:eastAsia="en-AU"/>
              </w:rPr>
              <w:t>23 rRNA:</w:t>
            </w:r>
            <w:r w:rsidRPr="008435FE">
              <w:rPr>
                <w:rFonts w:ascii="Times New Roman" w:eastAsia="Times New Roman" w:hAnsi="Times New Roman" w:cs="Times New Roman"/>
                <w:b w:val="0"/>
                <w:bCs w:val="0"/>
                <w:color w:val="000000" w:themeColor="text1"/>
                <w:sz w:val="18"/>
                <w:szCs w:val="18"/>
                <w:lang w:eastAsia="en-AU"/>
              </w:rPr>
              <w:t xml:space="preserve"> 23S rRNA </w:t>
            </w:r>
            <w:r w:rsidRPr="009F17CE">
              <w:rPr>
                <w:rFonts w:ascii="Times New Roman" w:eastAsia="Times New Roman" w:hAnsi="Times New Roman" w:cs="Times New Roman"/>
                <w:b w:val="0"/>
                <w:bCs w:val="0"/>
                <w:color w:val="000000" w:themeColor="text1"/>
                <w:sz w:val="18"/>
                <w:szCs w:val="18"/>
                <w:lang w:eastAsia="en-AU"/>
              </w:rPr>
              <w:t xml:space="preserve">C2611T and A2059G mutations </w:t>
            </w:r>
            <w:r w:rsidRPr="008435FE">
              <w:rPr>
                <w:rFonts w:ascii="Times New Roman" w:eastAsia="Times New Roman" w:hAnsi="Times New Roman" w:cs="Times New Roman"/>
                <w:b w:val="0"/>
                <w:bCs w:val="0"/>
                <w:color w:val="000000" w:themeColor="text1"/>
                <w:sz w:val="18"/>
                <w:szCs w:val="18"/>
                <w:lang w:eastAsia="en-AU"/>
              </w:rPr>
              <w:t>associated with macrolide resistance</w:t>
            </w:r>
            <w:r>
              <w:rPr>
                <w:rFonts w:ascii="Times New Roman" w:eastAsia="Times New Roman" w:hAnsi="Times New Roman" w:cs="Times New Roman"/>
                <w:b w:val="0"/>
                <w:bCs w:val="0"/>
                <w:color w:val="000000" w:themeColor="text1"/>
                <w:sz w:val="18"/>
                <w:szCs w:val="18"/>
                <w:lang w:eastAsia="en-AU"/>
              </w:rPr>
              <w:t xml:space="preserve"> and </w:t>
            </w:r>
            <w:r w:rsidR="00B2279C">
              <w:rPr>
                <w:rFonts w:ascii="Times New Roman" w:eastAsia="Times New Roman" w:hAnsi="Times New Roman" w:cs="Times New Roman"/>
                <w:b w:val="0"/>
                <w:bCs w:val="0"/>
                <w:color w:val="000000" w:themeColor="text1"/>
                <w:sz w:val="18"/>
                <w:szCs w:val="18"/>
                <w:lang w:eastAsia="en-AU"/>
              </w:rPr>
              <w:t>high-level</w:t>
            </w:r>
            <w:r>
              <w:rPr>
                <w:rFonts w:ascii="Times New Roman" w:eastAsia="Times New Roman" w:hAnsi="Times New Roman" w:cs="Times New Roman"/>
                <w:b w:val="0"/>
                <w:bCs w:val="0"/>
                <w:color w:val="000000" w:themeColor="text1"/>
                <w:sz w:val="18"/>
                <w:szCs w:val="18"/>
                <w:lang w:eastAsia="en-AU"/>
              </w:rPr>
              <w:t xml:space="preserve"> resistance, respectively</w:t>
            </w:r>
            <w:r w:rsidRPr="008435FE">
              <w:rPr>
                <w:rFonts w:ascii="Times New Roman" w:eastAsia="Times New Roman" w:hAnsi="Times New Roman" w:cs="Times New Roman"/>
                <w:b w:val="0"/>
                <w:bCs w:val="0"/>
                <w:color w:val="000000" w:themeColor="text1"/>
                <w:sz w:val="18"/>
                <w:szCs w:val="18"/>
                <w:lang w:eastAsia="en-AU"/>
              </w:rPr>
              <w:t>.</w:t>
            </w:r>
            <w:r w:rsidRPr="008435FE">
              <w:rPr>
                <w:rFonts w:ascii="Times New Roman" w:hAnsi="Times New Roman" w:cs="Times New Roman"/>
                <w:b w:val="0"/>
                <w:bCs w:val="0"/>
                <w:color w:val="000000" w:themeColor="text1"/>
                <w:sz w:val="18"/>
                <w:szCs w:val="18"/>
                <w:shd w:val="clear" w:color="auto" w:fill="FFFFFF"/>
              </w:rPr>
              <w:t xml:space="preserve"> </w:t>
            </w:r>
            <w:r w:rsidRPr="008435FE">
              <w:rPr>
                <w:rFonts w:ascii="Times New Roman" w:eastAsia="Times New Roman" w:hAnsi="Times New Roman" w:cs="Times New Roman"/>
                <w:b w:val="0"/>
                <w:bCs w:val="0"/>
                <w:color w:val="000000" w:themeColor="text1"/>
                <w:sz w:val="18"/>
                <w:szCs w:val="18"/>
                <w:lang w:eastAsia="en-AU"/>
              </w:rPr>
              <w:t xml:space="preserve"> </w:t>
            </w:r>
          </w:p>
          <w:p w14:paraId="1FFFABF9" w14:textId="58DD4910" w:rsidR="005F0B42" w:rsidRPr="008435FE" w:rsidRDefault="005F0B42" w:rsidP="005F0B42">
            <w:pPr>
              <w:spacing w:after="160" w:line="259" w:lineRule="auto"/>
              <w:rPr>
                <w:rFonts w:ascii="Times New Roman" w:hAnsi="Times New Roman" w:cs="Times New Roman"/>
                <w:b w:val="0"/>
                <w:bCs w:val="0"/>
                <w:color w:val="000000" w:themeColor="text1"/>
                <w:sz w:val="18"/>
                <w:szCs w:val="18"/>
                <w:shd w:val="clear" w:color="auto" w:fill="FFFFFF"/>
              </w:rPr>
            </w:pPr>
            <w:r w:rsidRPr="008435FE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  <w:vertAlign w:val="superscript"/>
                <w:lang w:eastAsia="en-AU"/>
              </w:rPr>
              <w:t>d</w:t>
            </w:r>
            <w:r w:rsidRPr="008435FE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  <w:lang w:eastAsia="en-AU"/>
              </w:rPr>
              <w:t>GyrA</w:t>
            </w:r>
            <w:r w:rsidRPr="009F11A6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  <w:lang w:eastAsia="en-AU"/>
              </w:rPr>
              <w:t xml:space="preserve"> </w:t>
            </w:r>
            <w:r w:rsidRPr="008435FE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  <w:lang w:eastAsia="en-AU"/>
              </w:rPr>
              <w:t>amino acid 91 and 95</w:t>
            </w:r>
            <w:r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  <w:lang w:eastAsia="en-AU"/>
              </w:rPr>
              <w:t xml:space="preserve"> </w:t>
            </w:r>
            <w:r w:rsidR="00B2279C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  <w:lang w:eastAsia="en-AU"/>
              </w:rPr>
              <w:t>substitutions:</w:t>
            </w:r>
            <w:r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  <w:lang w:eastAsia="en-AU"/>
              </w:rPr>
              <w:t xml:space="preserve"> </w:t>
            </w:r>
            <w:r w:rsidRPr="0072633F">
              <w:rPr>
                <w:rFonts w:ascii="Times New Roman" w:eastAsia="Times New Roman" w:hAnsi="Times New Roman" w:cs="Times New Roman"/>
                <w:b w:val="0"/>
                <w:bCs w:val="0"/>
                <w:i/>
                <w:iCs/>
                <w:color w:val="000000" w:themeColor="text1"/>
                <w:sz w:val="18"/>
                <w:szCs w:val="18"/>
                <w:lang w:eastAsia="en-AU"/>
              </w:rPr>
              <w:t>gyrA</w:t>
            </w:r>
            <w:r>
              <w:rPr>
                <w:rFonts w:ascii="Times New Roman" w:eastAsia="Times New Roman" w:hAnsi="Times New Roman" w:cs="Times New Roman"/>
                <w:b w:val="0"/>
                <w:bCs w:val="0"/>
                <w:color w:val="000000" w:themeColor="text1"/>
                <w:sz w:val="18"/>
                <w:szCs w:val="18"/>
                <w:lang w:eastAsia="en-AU"/>
              </w:rPr>
              <w:t xml:space="preserve"> mutations </w:t>
            </w:r>
            <w:r w:rsidRPr="008435FE">
              <w:rPr>
                <w:rFonts w:ascii="Times New Roman" w:eastAsia="Times New Roman" w:hAnsi="Times New Roman" w:cs="Times New Roman"/>
                <w:b w:val="0"/>
                <w:bCs w:val="0"/>
                <w:color w:val="000000" w:themeColor="text1"/>
                <w:sz w:val="18"/>
                <w:szCs w:val="18"/>
                <w:lang w:eastAsia="en-AU"/>
              </w:rPr>
              <w:t xml:space="preserve"> associated with </w:t>
            </w:r>
            <w:r>
              <w:rPr>
                <w:rFonts w:ascii="Times New Roman" w:eastAsia="Times New Roman" w:hAnsi="Times New Roman" w:cs="Times New Roman"/>
                <w:b w:val="0"/>
                <w:bCs w:val="0"/>
                <w:color w:val="000000" w:themeColor="text1"/>
                <w:sz w:val="18"/>
                <w:szCs w:val="18"/>
                <w:lang w:eastAsia="en-AU"/>
              </w:rPr>
              <w:t>ciprofloxacin resistance.</w:t>
            </w:r>
            <w:r w:rsidRPr="008435FE">
              <w:rPr>
                <w:rFonts w:ascii="Times New Roman" w:hAnsi="Times New Roman" w:cs="Times New Roman"/>
                <w:b w:val="0"/>
                <w:bCs w:val="0"/>
                <w:color w:val="000000" w:themeColor="text1"/>
                <w:sz w:val="18"/>
                <w:szCs w:val="18"/>
                <w:shd w:val="clear" w:color="auto" w:fill="FFFFFF"/>
              </w:rPr>
              <w:t>.</w:t>
            </w:r>
          </w:p>
          <w:p w14:paraId="2E75379D" w14:textId="77777777" w:rsidR="005F0B42" w:rsidRPr="008435FE" w:rsidRDefault="005F0B42" w:rsidP="005F0B42">
            <w:pPr>
              <w:spacing w:after="160" w:line="259" w:lineRule="auto"/>
              <w:rPr>
                <w:rFonts w:ascii="Times New Roman" w:hAnsi="Times New Roman" w:cs="Times New Roman"/>
                <w:b w:val="0"/>
                <w:bCs w:val="0"/>
                <w:color w:val="000000" w:themeColor="text1"/>
                <w:sz w:val="18"/>
                <w:szCs w:val="18"/>
                <w:shd w:val="clear" w:color="auto" w:fill="FFFFFF"/>
              </w:rPr>
            </w:pPr>
            <w:r w:rsidRPr="008435FE"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shd w:val="clear" w:color="auto" w:fill="FFFFFF"/>
                <w:vertAlign w:val="superscript"/>
              </w:rPr>
              <w:t>e</w:t>
            </w:r>
            <w:r w:rsidRPr="008435FE">
              <w:rPr>
                <w:rFonts w:ascii="Times New Roman" w:hAnsi="Times New Roman" w:cs="Times New Roman"/>
                <w:i/>
                <w:iCs/>
                <w:color w:val="000000" w:themeColor="text1"/>
                <w:sz w:val="18"/>
                <w:szCs w:val="18"/>
                <w:shd w:val="clear" w:color="auto" w:fill="FFFFFF"/>
              </w:rPr>
              <w:t>ponA</w:t>
            </w:r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18"/>
                <w:szCs w:val="18"/>
                <w:shd w:val="clear" w:color="auto" w:fill="FFFFFF"/>
              </w:rPr>
              <w:t xml:space="preserve"> </w:t>
            </w:r>
            <w:r w:rsidRPr="002C38A2"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shd w:val="clear" w:color="auto" w:fill="FFFFFF"/>
              </w:rPr>
              <w:t>[</w:t>
            </w:r>
            <w:r w:rsidRPr="008435FE"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shd w:val="clear" w:color="auto" w:fill="FFFFFF"/>
              </w:rPr>
              <w:t>penicillin-binding protein1 (PBP1)</w:t>
            </w:r>
            <w: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shd w:val="clear" w:color="auto" w:fill="FFFFFF"/>
              </w:rPr>
              <w:t>]</w:t>
            </w:r>
            <w:r w:rsidRPr="008435FE"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shd w:val="clear" w:color="auto" w:fill="FFFFFF"/>
              </w:rPr>
              <w:t>:</w:t>
            </w:r>
            <w:r w:rsidRPr="008435FE">
              <w:rPr>
                <w:rFonts w:ascii="Times New Roman" w:hAnsi="Times New Roman" w:cs="Times New Roman"/>
                <w:b w:val="0"/>
                <w:bCs w:val="0"/>
                <w:color w:val="000000" w:themeColor="text1"/>
                <w:sz w:val="18"/>
                <w:szCs w:val="18"/>
                <w:shd w:val="clear" w:color="auto" w:fill="FFFFFF"/>
              </w:rPr>
              <w:t xml:space="preserve"> The alteration of amino acid </w:t>
            </w:r>
            <w:r>
              <w:rPr>
                <w:rFonts w:ascii="Times New Roman" w:hAnsi="Times New Roman" w:cs="Times New Roman"/>
                <w:b w:val="0"/>
                <w:bCs w:val="0"/>
                <w:color w:val="000000" w:themeColor="text1"/>
                <w:sz w:val="18"/>
                <w:szCs w:val="18"/>
                <w:shd w:val="clear" w:color="auto" w:fill="FFFFFF"/>
              </w:rPr>
              <w:t xml:space="preserve">at position </w:t>
            </w:r>
            <w:r w:rsidRPr="008435FE">
              <w:rPr>
                <w:rFonts w:ascii="Times New Roman" w:hAnsi="Times New Roman" w:cs="Times New Roman"/>
                <w:b w:val="0"/>
                <w:bCs w:val="0"/>
                <w:color w:val="000000" w:themeColor="text1"/>
                <w:sz w:val="18"/>
                <w:szCs w:val="18"/>
                <w:shd w:val="clear" w:color="auto" w:fill="FFFFFF"/>
              </w:rPr>
              <w:t xml:space="preserve">421 </w:t>
            </w:r>
            <w:r>
              <w:rPr>
                <w:rFonts w:ascii="Times New Roman" w:hAnsi="Times New Roman" w:cs="Times New Roman"/>
                <w:b w:val="0"/>
                <w:bCs w:val="0"/>
                <w:color w:val="000000" w:themeColor="text1"/>
                <w:sz w:val="18"/>
                <w:szCs w:val="18"/>
                <w:shd w:val="clear" w:color="auto" w:fill="FFFFFF"/>
              </w:rPr>
              <w:t>is</w:t>
            </w:r>
            <w:r w:rsidRPr="008435FE">
              <w:rPr>
                <w:rFonts w:ascii="Times New Roman" w:hAnsi="Times New Roman" w:cs="Times New Roman"/>
                <w:b w:val="0"/>
                <w:bCs w:val="0"/>
                <w:color w:val="000000" w:themeColor="text1"/>
                <w:sz w:val="18"/>
                <w:szCs w:val="18"/>
                <w:shd w:val="clear" w:color="auto" w:fill="FFFFFF"/>
              </w:rPr>
              <w:t xml:space="preserve"> </w:t>
            </w:r>
            <w:r w:rsidRPr="008435FE">
              <w:rPr>
                <w:rFonts w:ascii="Times New Roman" w:eastAsia="Times New Roman" w:hAnsi="Times New Roman" w:cs="Times New Roman"/>
                <w:b w:val="0"/>
                <w:bCs w:val="0"/>
                <w:color w:val="000000" w:themeColor="text1"/>
                <w:sz w:val="18"/>
                <w:szCs w:val="18"/>
                <w:lang w:eastAsia="en-AU"/>
              </w:rPr>
              <w:t xml:space="preserve">associated with </w:t>
            </w:r>
            <w:r w:rsidRPr="008435FE">
              <w:rPr>
                <w:rFonts w:ascii="Times New Roman" w:hAnsi="Times New Roman" w:cs="Times New Roman"/>
                <w:b w:val="0"/>
                <w:bCs w:val="0"/>
                <w:color w:val="000000" w:themeColor="text1"/>
                <w:sz w:val="18"/>
                <w:szCs w:val="18"/>
                <w:shd w:val="clear" w:color="auto" w:fill="FFFFFF"/>
              </w:rPr>
              <w:t>penicillin</w:t>
            </w:r>
            <w:r>
              <w:rPr>
                <w:rFonts w:ascii="Times New Roman" w:hAnsi="Times New Roman" w:cs="Times New Roman"/>
                <w:b w:val="0"/>
                <w:bCs w:val="0"/>
                <w:color w:val="000000" w:themeColor="text1"/>
                <w:sz w:val="18"/>
                <w:szCs w:val="18"/>
                <w:shd w:val="clear" w:color="auto" w:fill="FFFFFF"/>
              </w:rPr>
              <w:t xml:space="preserve"> increased MICs.</w:t>
            </w:r>
          </w:p>
          <w:p w14:paraId="61E358CD" w14:textId="77777777" w:rsidR="005F0B42" w:rsidRPr="008435FE" w:rsidRDefault="005F0B42" w:rsidP="005F0B42">
            <w:pPr>
              <w:spacing w:after="160" w:line="259" w:lineRule="auto"/>
              <w:rPr>
                <w:rFonts w:ascii="Times New Roman" w:eastAsia="Times New Roman" w:hAnsi="Times New Roman" w:cs="Times New Roman"/>
                <w:b w:val="0"/>
                <w:bCs w:val="0"/>
                <w:color w:val="000000" w:themeColor="text1"/>
                <w:sz w:val="18"/>
                <w:szCs w:val="18"/>
                <w:lang w:eastAsia="en-AU"/>
              </w:rPr>
            </w:pPr>
            <w:r w:rsidRPr="008435FE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  <w:vertAlign w:val="superscript"/>
                <w:lang w:eastAsia="en-AU"/>
              </w:rPr>
              <w:t>f</w:t>
            </w:r>
            <w:r w:rsidRPr="008435FE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sz w:val="18"/>
                <w:szCs w:val="18"/>
                <w:lang w:eastAsia="en-AU"/>
              </w:rPr>
              <w:t>mtrR</w:t>
            </w:r>
            <w:r w:rsidRPr="008435FE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  <w:lang w:eastAsia="en-AU"/>
              </w:rPr>
              <w:t xml:space="preserve"> promoter A deletion (adenine-deletion</w:t>
            </w:r>
            <w:r w:rsidRPr="00B5448D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sz w:val="18"/>
                <w:szCs w:val="18"/>
                <w:lang w:eastAsia="en-AU"/>
              </w:rPr>
              <w:t xml:space="preserve"> </w:t>
            </w:r>
            <w:r w:rsidRPr="00B5448D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  <w:lang w:eastAsia="en-AU"/>
              </w:rPr>
              <w:t>i</w:t>
            </w:r>
            <w:r w:rsidRPr="00B5448D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sz w:val="18"/>
                <w:szCs w:val="18"/>
                <w:lang w:eastAsia="en-AU"/>
              </w:rPr>
              <w:t>n the mtrR</w:t>
            </w:r>
            <w:r w:rsidRPr="00B5448D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  <w:lang w:eastAsia="en-AU"/>
              </w:rPr>
              <w:t> gene that encodes a transcriptional repressor of the </w:t>
            </w:r>
            <w:r w:rsidRPr="00B5448D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sz w:val="18"/>
                <w:szCs w:val="18"/>
                <w:lang w:eastAsia="en-AU"/>
              </w:rPr>
              <w:t>mtrCDE</w:t>
            </w:r>
            <w:r w:rsidRPr="00B5448D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  <w:lang w:eastAsia="en-AU"/>
              </w:rPr>
              <w:t> multidrug efflux transporter genes</w:t>
            </w:r>
            <w:r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  <w:lang w:eastAsia="en-AU"/>
              </w:rPr>
              <w:t>)</w:t>
            </w:r>
            <w:r w:rsidRPr="008435FE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  <w:lang w:eastAsia="en-AU"/>
              </w:rPr>
              <w:t xml:space="preserve">, </w:t>
            </w:r>
            <w:r w:rsidRPr="008435FE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  <w:vertAlign w:val="superscript"/>
                <w:lang w:eastAsia="en-AU"/>
              </w:rPr>
              <w:t>g</w:t>
            </w:r>
            <w:r w:rsidRPr="008435FE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  <w:lang w:eastAsia="en-AU"/>
              </w:rPr>
              <w:t>menigicoccal-</w:t>
            </w:r>
            <w:r w:rsidRPr="008435FE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sz w:val="18"/>
                <w:szCs w:val="18"/>
                <w:lang w:eastAsia="en-AU"/>
              </w:rPr>
              <w:t xml:space="preserve">mtrR </w:t>
            </w:r>
            <w:r w:rsidRPr="008435FE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  <w:lang w:eastAsia="en-AU"/>
              </w:rPr>
              <w:t xml:space="preserve">(meningococcal </w:t>
            </w:r>
            <w:r w:rsidRPr="008435FE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sz w:val="18"/>
                <w:szCs w:val="18"/>
                <w:lang w:eastAsia="en-AU"/>
              </w:rPr>
              <w:t>mtrR</w:t>
            </w:r>
            <w:r w:rsidRPr="008435FE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  <w:lang w:eastAsia="en-AU"/>
              </w:rPr>
              <w:t xml:space="preserve"> sequence in NG strain),</w:t>
            </w:r>
            <w:r w:rsidRPr="008435FE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sz w:val="18"/>
                <w:szCs w:val="18"/>
                <w:lang w:eastAsia="en-AU"/>
              </w:rPr>
              <w:t xml:space="preserve"> </w:t>
            </w:r>
            <w:r w:rsidRPr="008435FE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  <w:vertAlign w:val="superscript"/>
                <w:lang w:eastAsia="en-AU"/>
              </w:rPr>
              <w:t>h</w:t>
            </w:r>
            <w:r w:rsidRPr="008435FE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sz w:val="18"/>
                <w:szCs w:val="18"/>
                <w:lang w:eastAsia="en-AU"/>
              </w:rPr>
              <w:t>mtrR</w:t>
            </w:r>
            <w:r w:rsidRPr="008435FE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  <w:lang w:eastAsia="en-AU"/>
              </w:rPr>
              <w:t xml:space="preserve"> promoter T insertion (mtrR thymine-insertion), </w:t>
            </w:r>
            <w:r w:rsidRPr="008435FE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  <w:vertAlign w:val="superscript"/>
                <w:lang w:eastAsia="en-AU"/>
              </w:rPr>
              <w:t>i</w:t>
            </w:r>
            <w:r w:rsidRPr="008435FE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  <w:lang w:eastAsia="en-AU"/>
              </w:rPr>
              <w:t>MtrR amino acid 45 (Gly-45 (G)-to-Asp-45 (D) replacement in MtrR protien):</w:t>
            </w:r>
            <w:r w:rsidRPr="008435FE">
              <w:rPr>
                <w:rFonts w:ascii="Times New Roman" w:eastAsia="Times New Roman" w:hAnsi="Times New Roman" w:cs="Times New Roman"/>
                <w:b w:val="0"/>
                <w:bCs w:val="0"/>
                <w:color w:val="000000" w:themeColor="text1"/>
                <w:sz w:val="18"/>
                <w:szCs w:val="18"/>
                <w:lang w:eastAsia="en-AU"/>
              </w:rPr>
              <w:t xml:space="preserve"> associated with </w:t>
            </w:r>
            <w:r>
              <w:rPr>
                <w:rFonts w:ascii="Times New Roman" w:hAnsi="Times New Roman" w:cs="Times New Roman"/>
                <w:b w:val="0"/>
                <w:bCs w:val="0"/>
                <w:color w:val="000000" w:themeColor="text1"/>
                <w:sz w:val="18"/>
                <w:szCs w:val="18"/>
                <w:shd w:val="clear" w:color="auto" w:fill="FFFFFF"/>
              </w:rPr>
              <w:t xml:space="preserve">reduced </w:t>
            </w:r>
            <w:r w:rsidRPr="008435FE">
              <w:rPr>
                <w:rFonts w:ascii="Times New Roman" w:hAnsi="Times New Roman" w:cs="Times New Roman"/>
                <w:b w:val="0"/>
                <w:bCs w:val="0"/>
                <w:color w:val="000000" w:themeColor="text1"/>
                <w:sz w:val="18"/>
                <w:szCs w:val="18"/>
                <w:shd w:val="clear" w:color="auto" w:fill="FFFFFF"/>
              </w:rPr>
              <w:t xml:space="preserve">susceptibility </w:t>
            </w:r>
            <w:r>
              <w:rPr>
                <w:rFonts w:ascii="Times New Roman" w:hAnsi="Times New Roman" w:cs="Times New Roman"/>
                <w:b w:val="0"/>
                <w:bCs w:val="0"/>
                <w:color w:val="000000" w:themeColor="text1"/>
                <w:sz w:val="18"/>
                <w:szCs w:val="18"/>
                <w:shd w:val="clear" w:color="auto" w:fill="FFFFFF"/>
              </w:rPr>
              <w:t>to azithromycin and penicillin.</w:t>
            </w:r>
          </w:p>
          <w:p w14:paraId="69D29759" w14:textId="77777777" w:rsidR="005F0B42" w:rsidRPr="008435FE" w:rsidRDefault="005F0B42" w:rsidP="005F0B42">
            <w:pPr>
              <w:spacing w:after="160" w:line="259" w:lineRule="auto"/>
              <w:rPr>
                <w:rFonts w:ascii="Times New Roman" w:eastAsia="Times New Roman" w:hAnsi="Times New Roman" w:cs="Times New Roman"/>
                <w:b w:val="0"/>
                <w:bCs w:val="0"/>
                <w:color w:val="000000" w:themeColor="text1"/>
                <w:sz w:val="18"/>
                <w:szCs w:val="18"/>
                <w:lang w:eastAsia="en-AU"/>
              </w:rPr>
            </w:pPr>
            <w:r w:rsidRPr="008435FE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  <w:vertAlign w:val="superscript"/>
                <w:lang w:eastAsia="en-AU"/>
              </w:rPr>
              <w:t>j</w:t>
            </w:r>
            <w:r w:rsidRPr="008435FE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  <w:lang w:eastAsia="en-AU"/>
              </w:rPr>
              <w:t xml:space="preserve">PBP2 </w:t>
            </w:r>
            <w:r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  <w:lang w:eastAsia="en-AU"/>
              </w:rPr>
              <w:t xml:space="preserve">(Penicillin Binding Protein 2, coded by </w:t>
            </w:r>
            <w:r w:rsidRPr="007C0809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sz w:val="18"/>
                <w:szCs w:val="18"/>
                <w:lang w:eastAsia="en-AU"/>
              </w:rPr>
              <w:t>penA</w:t>
            </w:r>
            <w:r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  <w:lang w:eastAsia="en-AU"/>
              </w:rPr>
              <w:t xml:space="preserve">) substitutions at </w:t>
            </w:r>
            <w:r w:rsidRPr="008435FE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  <w:lang w:eastAsia="en-AU"/>
              </w:rPr>
              <w:t xml:space="preserve">501 </w:t>
            </w:r>
            <w: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shd w:val="clear" w:color="auto" w:fill="FFFFFF"/>
              </w:rPr>
              <w:t>position:</w:t>
            </w:r>
            <w:r w:rsidRPr="00E2610F">
              <w:rPr>
                <w:rFonts w:ascii="Times New Roman" w:hAnsi="Times New Roman" w:cs="Times New Roman"/>
                <w:b w:val="0"/>
                <w:bCs w:val="0"/>
                <w:color w:val="000000" w:themeColor="text1"/>
                <w:sz w:val="18"/>
                <w:szCs w:val="18"/>
                <w:shd w:val="clear" w:color="auto" w:fill="FFFFFF"/>
              </w:rPr>
              <w:t xml:space="preserve"> A</w:t>
            </w:r>
            <w:r w:rsidRPr="00E2610F">
              <w:rPr>
                <w:rFonts w:ascii="Times New Roman" w:eastAsia="Times New Roman" w:hAnsi="Times New Roman" w:cs="Times New Roman"/>
                <w:b w:val="0"/>
                <w:bCs w:val="0"/>
                <w:color w:val="000000" w:themeColor="text1"/>
                <w:sz w:val="18"/>
                <w:szCs w:val="18"/>
                <w:lang w:eastAsia="en-AU"/>
              </w:rPr>
              <w:t>ssociated</w:t>
            </w:r>
            <w:r w:rsidRPr="008435FE">
              <w:rPr>
                <w:rFonts w:ascii="Times New Roman" w:eastAsia="Times New Roman" w:hAnsi="Times New Roman" w:cs="Times New Roman"/>
                <w:b w:val="0"/>
                <w:bCs w:val="0"/>
                <w:color w:val="000000" w:themeColor="text1"/>
                <w:sz w:val="18"/>
                <w:szCs w:val="18"/>
                <w:lang w:eastAsia="en-AU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b w:val="0"/>
                <w:bCs w:val="0"/>
                <w:color w:val="000000" w:themeColor="text1"/>
                <w:sz w:val="18"/>
                <w:szCs w:val="18"/>
                <w:lang w:eastAsia="en-AU"/>
              </w:rPr>
              <w:t xml:space="preserve">with NG </w:t>
            </w:r>
            <w:r>
              <w:rPr>
                <w:rFonts w:ascii="Times New Roman" w:hAnsi="Times New Roman" w:cs="Times New Roman"/>
                <w:b w:val="0"/>
                <w:bCs w:val="0"/>
                <w:color w:val="000000" w:themeColor="text1"/>
                <w:sz w:val="18"/>
                <w:szCs w:val="18"/>
                <w:shd w:val="clear" w:color="auto" w:fill="FFFFFF"/>
              </w:rPr>
              <w:t xml:space="preserve">decreased </w:t>
            </w:r>
            <w:r w:rsidRPr="008435FE">
              <w:rPr>
                <w:rFonts w:ascii="Times New Roman" w:hAnsi="Times New Roman" w:cs="Times New Roman"/>
                <w:b w:val="0"/>
                <w:bCs w:val="0"/>
                <w:color w:val="000000" w:themeColor="text1"/>
                <w:sz w:val="18"/>
                <w:szCs w:val="18"/>
                <w:shd w:val="clear" w:color="auto" w:fill="FFFFFF"/>
              </w:rPr>
              <w:t>susceptibility to ceftriaxone</w:t>
            </w:r>
            <w:r>
              <w:rPr>
                <w:rFonts w:ascii="Times New Roman" w:hAnsi="Times New Roman" w:cs="Times New Roman"/>
                <w:b w:val="0"/>
                <w:bCs w:val="0"/>
                <w:color w:val="000000" w:themeColor="text1"/>
                <w:sz w:val="18"/>
                <w:szCs w:val="18"/>
                <w:shd w:val="clear" w:color="auto" w:fill="FFFFFF"/>
              </w:rPr>
              <w:t>.</w:t>
            </w:r>
          </w:p>
          <w:p w14:paraId="09E2FB1B" w14:textId="432EFF30" w:rsidR="00B76EE8" w:rsidRDefault="005F0B42" w:rsidP="005C3760">
            <w:pPr>
              <w:spacing w:line="480" w:lineRule="auto"/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shd w:val="clear" w:color="auto" w:fill="FFFFFF"/>
              </w:rPr>
            </w:pPr>
            <w:r w:rsidRPr="004D76B5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  <w:vertAlign w:val="superscript"/>
                <w:lang w:eastAsia="en-AU"/>
              </w:rPr>
              <w:t>k</w:t>
            </w:r>
            <w:r w:rsidRPr="004D76B5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  <w:lang w:eastAsia="en-AU"/>
              </w:rPr>
              <w:t>Mosaic PBP2 (</w:t>
            </w:r>
            <w:r w:rsidRPr="004D76B5"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shd w:val="clear" w:color="auto" w:fill="FFFFFF"/>
              </w:rPr>
              <w:t xml:space="preserve">Mosaic-like structure of </w:t>
            </w:r>
            <w:r w:rsidRPr="007C0809">
              <w:rPr>
                <w:rFonts w:ascii="Times New Roman" w:hAnsi="Times New Roman" w:cs="Times New Roman"/>
                <w:i/>
                <w:iCs/>
                <w:color w:val="000000" w:themeColor="text1"/>
                <w:sz w:val="18"/>
                <w:szCs w:val="18"/>
                <w:shd w:val="clear" w:color="auto" w:fill="FFFFFF"/>
              </w:rPr>
              <w:t xml:space="preserve">penA </w:t>
            </w:r>
            <w:r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shd w:val="clear" w:color="auto" w:fill="FFFFFF"/>
              </w:rPr>
              <w:t>gene</w:t>
            </w:r>
            <w:r w:rsidRPr="004D76B5"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shd w:val="clear" w:color="auto" w:fill="FFFFFF"/>
              </w:rPr>
              <w:t>):</w:t>
            </w:r>
            <w:r w:rsidRPr="009F11A6">
              <w:rPr>
                <w:rFonts w:ascii="Times New Roman" w:hAnsi="Times New Roman" w:cs="Times New Roman"/>
                <w:b w:val="0"/>
                <w:bCs w:val="0"/>
                <w:color w:val="000000" w:themeColor="text1"/>
                <w:sz w:val="18"/>
                <w:szCs w:val="18"/>
                <w:shd w:val="clear" w:color="auto" w:fill="FFFFFF"/>
              </w:rPr>
              <w:t xml:space="preserve"> </w:t>
            </w:r>
            <w:r>
              <w:rPr>
                <w:rFonts w:ascii="Times New Roman" w:hAnsi="Times New Roman" w:cs="Times New Roman"/>
                <w:b w:val="0"/>
                <w:bCs w:val="0"/>
                <w:color w:val="000000" w:themeColor="text1"/>
                <w:sz w:val="18"/>
                <w:szCs w:val="18"/>
                <w:shd w:val="clear" w:color="auto" w:fill="FFFFFF"/>
              </w:rPr>
              <w:t>A</w:t>
            </w:r>
            <w:r w:rsidRPr="009F11A6">
              <w:rPr>
                <w:rFonts w:ascii="Times New Roman" w:eastAsia="Times New Roman" w:hAnsi="Times New Roman" w:cs="Times New Roman"/>
                <w:b w:val="0"/>
                <w:bCs w:val="0"/>
                <w:color w:val="000000" w:themeColor="text1"/>
                <w:sz w:val="18"/>
                <w:szCs w:val="18"/>
                <w:lang w:eastAsia="en-AU"/>
              </w:rPr>
              <w:t xml:space="preserve">ssociated with </w:t>
            </w:r>
            <w:r>
              <w:rPr>
                <w:rFonts w:ascii="Times New Roman" w:eastAsia="Times New Roman" w:hAnsi="Times New Roman" w:cs="Times New Roman"/>
                <w:b w:val="0"/>
                <w:bCs w:val="0"/>
                <w:color w:val="000000" w:themeColor="text1"/>
                <w:sz w:val="18"/>
                <w:szCs w:val="18"/>
                <w:lang w:eastAsia="en-AU"/>
              </w:rPr>
              <w:t xml:space="preserve">NG decreased </w:t>
            </w:r>
            <w:r w:rsidRPr="009F11A6">
              <w:rPr>
                <w:rFonts w:ascii="Times New Roman" w:hAnsi="Times New Roman" w:cs="Times New Roman"/>
                <w:b w:val="0"/>
                <w:bCs w:val="0"/>
                <w:color w:val="000000" w:themeColor="text1"/>
                <w:sz w:val="18"/>
                <w:szCs w:val="18"/>
                <w:shd w:val="clear" w:color="auto" w:fill="FFFFFF"/>
              </w:rPr>
              <w:t>susceptibility</w:t>
            </w:r>
            <w:r>
              <w:rPr>
                <w:rFonts w:ascii="Times New Roman" w:hAnsi="Times New Roman" w:cs="Times New Roman"/>
                <w:b w:val="0"/>
                <w:bCs w:val="0"/>
                <w:color w:val="000000" w:themeColor="text1"/>
                <w:sz w:val="18"/>
                <w:szCs w:val="18"/>
                <w:shd w:val="clear" w:color="auto" w:fill="FFFFFF"/>
              </w:rPr>
              <w:t xml:space="preserve"> to</w:t>
            </w:r>
            <w:r w:rsidRPr="009F11A6">
              <w:rPr>
                <w:rFonts w:ascii="Times New Roman" w:hAnsi="Times New Roman" w:cs="Times New Roman"/>
                <w:b w:val="0"/>
                <w:bCs w:val="0"/>
                <w:color w:val="000000" w:themeColor="text1"/>
                <w:sz w:val="18"/>
                <w:szCs w:val="18"/>
                <w:shd w:val="clear" w:color="auto" w:fill="FFFFFF"/>
              </w:rPr>
              <w:t xml:space="preserve"> ceftriaxone and cefixime</w:t>
            </w:r>
            <w:r>
              <w:rPr>
                <w:rFonts w:ascii="Times New Roman" w:hAnsi="Times New Roman" w:cs="Times New Roman"/>
                <w:b w:val="0"/>
                <w:bCs w:val="0"/>
                <w:color w:val="000000" w:themeColor="text1"/>
                <w:sz w:val="18"/>
                <w:szCs w:val="18"/>
                <w:shd w:val="clear" w:color="auto" w:fill="FFFFFF"/>
              </w:rPr>
              <w:t>.</w:t>
            </w:r>
          </w:p>
          <w:p w14:paraId="10BF155A" w14:textId="56806F44" w:rsidR="00BF5717" w:rsidRDefault="00B76EE8" w:rsidP="00BF5717">
            <w:pPr>
              <w:spacing w:line="480" w:lineRule="auto"/>
              <w:rPr>
                <w:sz w:val="20"/>
                <w:szCs w:val="20"/>
              </w:rPr>
            </w:pPr>
            <w:r w:rsidRPr="005C3760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  <w:vertAlign w:val="superscript"/>
                <w:lang w:eastAsia="en-AU"/>
              </w:rPr>
              <w:t>l</w:t>
            </w:r>
            <w:r w:rsidR="005C3760" w:rsidRPr="005C3760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  <w:lang w:eastAsia="en-AU"/>
              </w:rPr>
              <w:t xml:space="preserve"> </w:t>
            </w:r>
            <w:r w:rsidRPr="005C3760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  <w:lang w:eastAsia="en-AU"/>
              </w:rPr>
              <w:t>AMR phenotype</w:t>
            </w:r>
            <w:r w:rsidR="005C3760" w:rsidRPr="005C3760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  <w:lang w:eastAsia="en-AU"/>
              </w:rPr>
              <w:t>:</w:t>
            </w:r>
            <w:r>
              <w:rPr>
                <w:rFonts w:ascii="Segoe UI" w:hAnsi="Segoe UI" w:cs="Segoe UI"/>
                <w:color w:val="242424"/>
                <w:sz w:val="23"/>
                <w:szCs w:val="23"/>
                <w:shd w:val="clear" w:color="auto" w:fill="FFFFFF"/>
              </w:rPr>
              <w:t xml:space="preserve"> </w:t>
            </w:r>
            <w:r w:rsidRPr="005C3760">
              <w:rPr>
                <w:rFonts w:ascii="Times New Roman" w:eastAsia="Times New Roman" w:hAnsi="Times New Roman" w:cs="Times New Roman"/>
                <w:b w:val="0"/>
                <w:bCs w:val="0"/>
                <w:color w:val="000000" w:themeColor="text1"/>
                <w:sz w:val="18"/>
                <w:szCs w:val="18"/>
                <w:lang w:eastAsia="en-AU"/>
              </w:rPr>
              <w:t xml:space="preserve">represents the AMR profile held by the majority of </w:t>
            </w:r>
            <w:r w:rsidR="00521B54">
              <w:rPr>
                <w:rFonts w:ascii="Times New Roman" w:eastAsia="Times New Roman" w:hAnsi="Times New Roman" w:cs="Times New Roman"/>
                <w:b w:val="0"/>
                <w:bCs w:val="0"/>
                <w:color w:val="000000" w:themeColor="text1"/>
                <w:sz w:val="18"/>
                <w:szCs w:val="18"/>
                <w:lang w:eastAsia="en-AU"/>
              </w:rPr>
              <w:t>isolates</w:t>
            </w:r>
            <w:r w:rsidRPr="005C3760">
              <w:rPr>
                <w:rFonts w:ascii="Times New Roman" w:eastAsia="Times New Roman" w:hAnsi="Times New Roman" w:cs="Times New Roman"/>
                <w:b w:val="0"/>
                <w:bCs w:val="0"/>
                <w:color w:val="000000" w:themeColor="text1"/>
                <w:sz w:val="18"/>
                <w:szCs w:val="18"/>
                <w:lang w:eastAsia="en-AU"/>
              </w:rPr>
              <w:t xml:space="preserve"> for each genotype</w:t>
            </w:r>
          </w:p>
          <w:p w14:paraId="08105486" w14:textId="1554AD2C" w:rsidR="00B76EE8" w:rsidRPr="00BF5717" w:rsidRDefault="00B76EE8" w:rsidP="003A0B2D">
            <w:pPr>
              <w:rPr>
                <w:b w:val="0"/>
                <w:bCs w:val="0"/>
                <w:sz w:val="20"/>
                <w:szCs w:val="20"/>
              </w:rPr>
            </w:pPr>
            <w:r w:rsidRPr="00EC3D80">
              <w:rPr>
                <w:rFonts w:asciiTheme="majorBidi" w:hAnsiTheme="majorBidi" w:cstheme="majorBidi"/>
                <w:sz w:val="20"/>
                <w:szCs w:val="20"/>
              </w:rPr>
              <w:t xml:space="preserve">Susceptibility categories are defined for antibiotics tested as follows: </w:t>
            </w:r>
            <w:r w:rsidRPr="00BF283E"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  <w:t xml:space="preserve">For penicillin: S = sensitive (MIC ≤ 0.03 mg/L), LS = less sensitive (MIC 0.06–0.5 mg/L), R = resistant (MIC ≥1 mg/L), PPNG = penicillinase-producing </w:t>
            </w:r>
            <w:r w:rsidRPr="00BF283E">
              <w:rPr>
                <w:rFonts w:asciiTheme="majorBidi" w:hAnsiTheme="majorBidi" w:cstheme="majorBidi"/>
                <w:b w:val="0"/>
                <w:bCs w:val="0"/>
                <w:i/>
                <w:iCs/>
                <w:sz w:val="20"/>
                <w:szCs w:val="20"/>
              </w:rPr>
              <w:t xml:space="preserve">N. gonorrhoeae; </w:t>
            </w:r>
            <w:r w:rsidR="00EF2836" w:rsidRPr="00BF283E"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  <w:t>For ceftriaxone: S = sensitive (MIC ≤ 0.03 mg/L), LS = less sensitive (MIC 0.06–0.125 mg/L)</w:t>
            </w:r>
            <w:r w:rsidR="00EF2836" w:rsidRPr="00BF283E">
              <w:rPr>
                <w:rFonts w:asciiTheme="majorBidi" w:hAnsiTheme="majorBidi" w:cstheme="majorBidi"/>
                <w:b w:val="0"/>
                <w:bCs w:val="0"/>
                <w:i/>
                <w:iCs/>
                <w:sz w:val="20"/>
                <w:szCs w:val="20"/>
              </w:rPr>
              <w:t>;</w:t>
            </w:r>
            <w:r w:rsidR="00F9062E" w:rsidRPr="00BF283E">
              <w:rPr>
                <w:rFonts w:asciiTheme="majorBidi" w:hAnsiTheme="majorBidi" w:cstheme="majorBidi"/>
                <w:b w:val="0"/>
                <w:bCs w:val="0"/>
                <w:i/>
                <w:iCs/>
                <w:sz w:val="20"/>
                <w:szCs w:val="20"/>
              </w:rPr>
              <w:t xml:space="preserve"> </w:t>
            </w:r>
            <w:r w:rsidRPr="00BF283E"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  <w:t>For ciprofloxacin: S = sensitive (MIC ≤ 0.03 mg/L),</w:t>
            </w:r>
            <w:r w:rsidR="00E71FD8"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  <w:t xml:space="preserve"> </w:t>
            </w:r>
            <w:r w:rsidRPr="00BF283E"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  <w:t>R=resistant (MIC ≥1 mg/L)</w:t>
            </w:r>
            <w:r w:rsidRPr="00BF283E">
              <w:rPr>
                <w:rFonts w:asciiTheme="majorBidi" w:hAnsiTheme="majorBidi" w:cstheme="majorBidi"/>
                <w:b w:val="0"/>
                <w:bCs w:val="0"/>
                <w:i/>
                <w:iCs/>
                <w:sz w:val="20"/>
                <w:szCs w:val="20"/>
              </w:rPr>
              <w:t>;</w:t>
            </w:r>
            <w:r w:rsidRPr="00BF283E"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  <w:t xml:space="preserve"> For azithromycin: S = sensitive (MIC ≤ 0.5 mg/L), R = resistant (MIC ≥1 mg/L)</w:t>
            </w:r>
          </w:p>
        </w:tc>
      </w:tr>
    </w:tbl>
    <w:p w14:paraId="7DF557A2" w14:textId="77777777" w:rsidR="00955315" w:rsidRDefault="00955315" w:rsidP="00C14DA0">
      <w:pPr>
        <w:tabs>
          <w:tab w:val="left" w:pos="1390"/>
        </w:tabs>
        <w:jc w:val="center"/>
      </w:pPr>
    </w:p>
    <w:p w14:paraId="482FF05D" w14:textId="234163D4" w:rsidR="00955315" w:rsidRDefault="00955315" w:rsidP="00CC0F90">
      <w:pPr>
        <w:pStyle w:val="EndNoteBibliography"/>
        <w:spacing w:line="480" w:lineRule="auto"/>
        <w:ind w:left="720" w:hanging="720"/>
        <w:rPr>
          <w:rFonts w:asciiTheme="majorBidi" w:hAnsiTheme="majorBidi" w:cstheme="majorBidi"/>
        </w:rPr>
      </w:pPr>
    </w:p>
    <w:p w14:paraId="2406CF3E" w14:textId="77777777" w:rsidR="00C14DA0" w:rsidRDefault="00C14DA0">
      <w:pPr>
        <w:sectPr w:rsidR="00C14DA0" w:rsidSect="00C14DA0">
          <w:pgSz w:w="16838" w:h="11906" w:orient="landscape"/>
          <w:pgMar w:top="1440" w:right="1440" w:bottom="1440" w:left="1440" w:header="709" w:footer="709" w:gutter="0"/>
          <w:cols w:space="708"/>
          <w:docGrid w:linePitch="360"/>
        </w:sectPr>
      </w:pPr>
    </w:p>
    <w:p w14:paraId="11190294" w14:textId="44FA2A7C" w:rsidR="00326C44" w:rsidRDefault="00326C44"/>
    <w:p w14:paraId="4C3CAF2A" w14:textId="504C7FD6" w:rsidR="00326C44" w:rsidRPr="00326C44" w:rsidRDefault="00326C44">
      <w:pPr>
        <w:rPr>
          <w:rFonts w:asciiTheme="majorBidi" w:hAnsiTheme="majorBidi" w:cstheme="majorBidi"/>
          <w:b/>
          <w:bCs/>
          <w:sz w:val="24"/>
          <w:szCs w:val="24"/>
        </w:rPr>
      </w:pPr>
      <w:r w:rsidRPr="00326C44">
        <w:rPr>
          <w:rFonts w:asciiTheme="majorBidi" w:hAnsiTheme="majorBidi" w:cstheme="majorBidi"/>
          <w:b/>
          <w:bCs/>
          <w:sz w:val="24"/>
          <w:szCs w:val="24"/>
        </w:rPr>
        <w:t>References</w:t>
      </w:r>
    </w:p>
    <w:p w14:paraId="1279F770" w14:textId="77777777" w:rsidR="00326C44" w:rsidRPr="00326C44" w:rsidRDefault="00326C44" w:rsidP="00326C44">
      <w:pPr>
        <w:pStyle w:val="EndNoteBibliography"/>
        <w:rPr>
          <w:rFonts w:asciiTheme="majorBidi" w:hAnsiTheme="majorBidi" w:cstheme="majorBidi"/>
        </w:rPr>
      </w:pPr>
      <w:r w:rsidRPr="00326C44">
        <w:rPr>
          <w:rFonts w:asciiTheme="majorBidi" w:hAnsiTheme="majorBidi" w:cstheme="majorBidi"/>
        </w:rPr>
        <w:fldChar w:fldCharType="begin"/>
      </w:r>
      <w:r w:rsidRPr="00326C44">
        <w:rPr>
          <w:rFonts w:asciiTheme="majorBidi" w:hAnsiTheme="majorBidi" w:cstheme="majorBidi"/>
        </w:rPr>
        <w:instrText xml:space="preserve"> ADDIN EN.REFLIST </w:instrText>
      </w:r>
      <w:r w:rsidRPr="00326C44">
        <w:rPr>
          <w:rFonts w:asciiTheme="majorBidi" w:hAnsiTheme="majorBidi" w:cstheme="majorBidi"/>
        </w:rPr>
        <w:fldChar w:fldCharType="separate"/>
      </w:r>
      <w:r w:rsidRPr="00326C44">
        <w:rPr>
          <w:rFonts w:asciiTheme="majorBidi" w:hAnsiTheme="majorBidi" w:cstheme="majorBidi"/>
        </w:rPr>
        <w:t>1.</w:t>
      </w:r>
      <w:r w:rsidRPr="00326C44">
        <w:rPr>
          <w:rFonts w:asciiTheme="majorBidi" w:hAnsiTheme="majorBidi" w:cstheme="majorBidi"/>
        </w:rPr>
        <w:tab/>
        <w:t>Trembizki E, Wand H, Donovan B, Chen M, Fairley CK, Freeman K, et al. The molecular epidemiology and antimicrobial resistance of Neisseria gonorrhoeae in Australia: a nationwide cross-sectional study, 2012. 2016;63(12):1591-8.</w:t>
      </w:r>
    </w:p>
    <w:p w14:paraId="60D65B3C" w14:textId="020E04BC" w:rsidR="00956A0C" w:rsidRDefault="00326C44" w:rsidP="00326C44">
      <w:pPr>
        <w:rPr>
          <w:rFonts w:asciiTheme="majorBidi" w:hAnsiTheme="majorBidi" w:cstheme="majorBidi"/>
        </w:rPr>
      </w:pPr>
      <w:r w:rsidRPr="00326C44">
        <w:rPr>
          <w:rFonts w:asciiTheme="majorBidi" w:hAnsiTheme="majorBidi" w:cstheme="majorBidi"/>
        </w:rPr>
        <w:fldChar w:fldCharType="end"/>
      </w:r>
    </w:p>
    <w:p w14:paraId="5B32359D" w14:textId="127C9CD5" w:rsidR="002B428B" w:rsidRPr="00B76EE8" w:rsidRDefault="002B428B" w:rsidP="00B76EE8">
      <w:pPr>
        <w:rPr>
          <w:rFonts w:ascii="Segoe UI" w:hAnsi="Segoe UI" w:cs="Segoe UI"/>
          <w:color w:val="242424"/>
          <w:sz w:val="23"/>
          <w:szCs w:val="23"/>
          <w:shd w:val="clear" w:color="auto" w:fill="FFFFFF"/>
        </w:rPr>
      </w:pPr>
    </w:p>
    <w:sectPr w:rsidR="002B428B" w:rsidRPr="00B76EE8" w:rsidSect="004B7D36">
      <w:pgSz w:w="11906" w:h="16838"/>
      <w:pgMar w:top="1440" w:right="1440" w:bottom="1440" w:left="144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5B10309" w14:textId="77777777" w:rsidR="00EA696A" w:rsidRDefault="00EA696A">
      <w:pPr>
        <w:spacing w:after="0" w:line="240" w:lineRule="auto"/>
      </w:pPr>
      <w:r>
        <w:separator/>
      </w:r>
    </w:p>
  </w:endnote>
  <w:endnote w:type="continuationSeparator" w:id="0">
    <w:p w14:paraId="685272A9" w14:textId="77777777" w:rsidR="00EA696A" w:rsidRDefault="00EA696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9ABA9BD" w14:textId="77777777" w:rsidR="00DA2C83" w:rsidRDefault="00DA2C83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A614FC7" w14:textId="77777777" w:rsidR="00DA2C83" w:rsidRDefault="00DA2C83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0830FB1" w14:textId="77777777" w:rsidR="00DA2C83" w:rsidRDefault="00DA2C8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580941A" w14:textId="77777777" w:rsidR="00EA696A" w:rsidRDefault="00EA696A">
      <w:pPr>
        <w:spacing w:after="0" w:line="240" w:lineRule="auto"/>
      </w:pPr>
      <w:r>
        <w:separator/>
      </w:r>
    </w:p>
  </w:footnote>
  <w:footnote w:type="continuationSeparator" w:id="0">
    <w:p w14:paraId="68940F9E" w14:textId="77777777" w:rsidR="00EA696A" w:rsidRDefault="00EA696A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7D382A5" w14:textId="77777777" w:rsidR="00DA2C83" w:rsidRDefault="00DA2C83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CBB7230" w14:textId="77777777" w:rsidR="00DA2C83" w:rsidRDefault="00DA2C83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9DDBAAD" w14:textId="77777777" w:rsidR="00DA2C83" w:rsidRDefault="00DA2C83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955315"/>
    <w:rsid w:val="0001177C"/>
    <w:rsid w:val="00034B77"/>
    <w:rsid w:val="00035893"/>
    <w:rsid w:val="000375BB"/>
    <w:rsid w:val="000573AF"/>
    <w:rsid w:val="00083228"/>
    <w:rsid w:val="000A1AD2"/>
    <w:rsid w:val="000C48DE"/>
    <w:rsid w:val="000D268D"/>
    <w:rsid w:val="000E4010"/>
    <w:rsid w:val="000F5528"/>
    <w:rsid w:val="00127792"/>
    <w:rsid w:val="001309E0"/>
    <w:rsid w:val="00131C02"/>
    <w:rsid w:val="00131C0A"/>
    <w:rsid w:val="00131CA4"/>
    <w:rsid w:val="001333CD"/>
    <w:rsid w:val="001520EC"/>
    <w:rsid w:val="0015237C"/>
    <w:rsid w:val="0016190A"/>
    <w:rsid w:val="001862C3"/>
    <w:rsid w:val="001A1B57"/>
    <w:rsid w:val="001A70BD"/>
    <w:rsid w:val="001C003A"/>
    <w:rsid w:val="001C15C9"/>
    <w:rsid w:val="0021109D"/>
    <w:rsid w:val="00215A64"/>
    <w:rsid w:val="00220AA9"/>
    <w:rsid w:val="00221190"/>
    <w:rsid w:val="00240802"/>
    <w:rsid w:val="002565ED"/>
    <w:rsid w:val="002640A8"/>
    <w:rsid w:val="0026681B"/>
    <w:rsid w:val="00270C34"/>
    <w:rsid w:val="002B428B"/>
    <w:rsid w:val="002C38A2"/>
    <w:rsid w:val="002C4296"/>
    <w:rsid w:val="002D291C"/>
    <w:rsid w:val="002D4412"/>
    <w:rsid w:val="002E723B"/>
    <w:rsid w:val="002F0C6B"/>
    <w:rsid w:val="002F32E1"/>
    <w:rsid w:val="003041FB"/>
    <w:rsid w:val="00315255"/>
    <w:rsid w:val="0032173B"/>
    <w:rsid w:val="00326C44"/>
    <w:rsid w:val="00332E82"/>
    <w:rsid w:val="0034041F"/>
    <w:rsid w:val="0034431C"/>
    <w:rsid w:val="003519D4"/>
    <w:rsid w:val="003624EB"/>
    <w:rsid w:val="00376728"/>
    <w:rsid w:val="003A0B2D"/>
    <w:rsid w:val="003A5A3D"/>
    <w:rsid w:val="003C05BE"/>
    <w:rsid w:val="003C0645"/>
    <w:rsid w:val="003D78C2"/>
    <w:rsid w:val="003E3AD1"/>
    <w:rsid w:val="003F1681"/>
    <w:rsid w:val="0040468E"/>
    <w:rsid w:val="00412320"/>
    <w:rsid w:val="00453DB9"/>
    <w:rsid w:val="00464334"/>
    <w:rsid w:val="004663AA"/>
    <w:rsid w:val="0049382D"/>
    <w:rsid w:val="004B3EEC"/>
    <w:rsid w:val="004C3527"/>
    <w:rsid w:val="004D6DBF"/>
    <w:rsid w:val="004D76B5"/>
    <w:rsid w:val="004E15B7"/>
    <w:rsid w:val="004E3C3D"/>
    <w:rsid w:val="004F268D"/>
    <w:rsid w:val="00500A44"/>
    <w:rsid w:val="00521B54"/>
    <w:rsid w:val="00534FCA"/>
    <w:rsid w:val="0053706F"/>
    <w:rsid w:val="005472A4"/>
    <w:rsid w:val="00553142"/>
    <w:rsid w:val="00554C8A"/>
    <w:rsid w:val="00596B6B"/>
    <w:rsid w:val="00596C55"/>
    <w:rsid w:val="005C3760"/>
    <w:rsid w:val="005D14AB"/>
    <w:rsid w:val="005E21DC"/>
    <w:rsid w:val="005E73B4"/>
    <w:rsid w:val="005F0B42"/>
    <w:rsid w:val="006218B5"/>
    <w:rsid w:val="0064763C"/>
    <w:rsid w:val="00651ED8"/>
    <w:rsid w:val="00667AF7"/>
    <w:rsid w:val="00672D9D"/>
    <w:rsid w:val="00675DFA"/>
    <w:rsid w:val="006801CE"/>
    <w:rsid w:val="00683783"/>
    <w:rsid w:val="00685E7C"/>
    <w:rsid w:val="006B4338"/>
    <w:rsid w:val="006F0A69"/>
    <w:rsid w:val="007069DF"/>
    <w:rsid w:val="00722C47"/>
    <w:rsid w:val="00724710"/>
    <w:rsid w:val="0072633F"/>
    <w:rsid w:val="0073028A"/>
    <w:rsid w:val="0075142F"/>
    <w:rsid w:val="00756630"/>
    <w:rsid w:val="00775BC7"/>
    <w:rsid w:val="0077760A"/>
    <w:rsid w:val="00777D9F"/>
    <w:rsid w:val="00790C70"/>
    <w:rsid w:val="00793973"/>
    <w:rsid w:val="007B42F1"/>
    <w:rsid w:val="007B5703"/>
    <w:rsid w:val="007C0809"/>
    <w:rsid w:val="007F03D7"/>
    <w:rsid w:val="00835B3F"/>
    <w:rsid w:val="008364ED"/>
    <w:rsid w:val="00840FBB"/>
    <w:rsid w:val="008435FE"/>
    <w:rsid w:val="00857DD5"/>
    <w:rsid w:val="008643C4"/>
    <w:rsid w:val="00873D50"/>
    <w:rsid w:val="00883A02"/>
    <w:rsid w:val="00891034"/>
    <w:rsid w:val="00896434"/>
    <w:rsid w:val="008C0AFA"/>
    <w:rsid w:val="008C5E31"/>
    <w:rsid w:val="008F0941"/>
    <w:rsid w:val="008F64F7"/>
    <w:rsid w:val="00902D63"/>
    <w:rsid w:val="009205C5"/>
    <w:rsid w:val="00950535"/>
    <w:rsid w:val="00955315"/>
    <w:rsid w:val="00956A0C"/>
    <w:rsid w:val="00963E91"/>
    <w:rsid w:val="009B162D"/>
    <w:rsid w:val="009F11A6"/>
    <w:rsid w:val="009F17CE"/>
    <w:rsid w:val="00A01FA7"/>
    <w:rsid w:val="00A0306F"/>
    <w:rsid w:val="00A10668"/>
    <w:rsid w:val="00A10C3A"/>
    <w:rsid w:val="00A226A8"/>
    <w:rsid w:val="00A43B2A"/>
    <w:rsid w:val="00A52DD9"/>
    <w:rsid w:val="00A603FA"/>
    <w:rsid w:val="00A62FDC"/>
    <w:rsid w:val="00AA0580"/>
    <w:rsid w:val="00AA39A5"/>
    <w:rsid w:val="00AA44FA"/>
    <w:rsid w:val="00AE1932"/>
    <w:rsid w:val="00B2279C"/>
    <w:rsid w:val="00B262F5"/>
    <w:rsid w:val="00B32CB3"/>
    <w:rsid w:val="00B5448D"/>
    <w:rsid w:val="00B76EE8"/>
    <w:rsid w:val="00B95BD9"/>
    <w:rsid w:val="00B96F7C"/>
    <w:rsid w:val="00B97817"/>
    <w:rsid w:val="00BC2EBE"/>
    <w:rsid w:val="00BC368E"/>
    <w:rsid w:val="00BD1A40"/>
    <w:rsid w:val="00BE5509"/>
    <w:rsid w:val="00BF283E"/>
    <w:rsid w:val="00BF5717"/>
    <w:rsid w:val="00C14DA0"/>
    <w:rsid w:val="00C20E11"/>
    <w:rsid w:val="00C2439A"/>
    <w:rsid w:val="00C43C5C"/>
    <w:rsid w:val="00C50AB7"/>
    <w:rsid w:val="00C52744"/>
    <w:rsid w:val="00C5298B"/>
    <w:rsid w:val="00C754F7"/>
    <w:rsid w:val="00CA2F62"/>
    <w:rsid w:val="00CB5E47"/>
    <w:rsid w:val="00CC0F90"/>
    <w:rsid w:val="00CD1146"/>
    <w:rsid w:val="00CD6477"/>
    <w:rsid w:val="00D12D17"/>
    <w:rsid w:val="00D240E4"/>
    <w:rsid w:val="00D376AA"/>
    <w:rsid w:val="00D47BBA"/>
    <w:rsid w:val="00D52087"/>
    <w:rsid w:val="00D63838"/>
    <w:rsid w:val="00D6437E"/>
    <w:rsid w:val="00D76FCB"/>
    <w:rsid w:val="00DA2C83"/>
    <w:rsid w:val="00DA6E56"/>
    <w:rsid w:val="00DA731C"/>
    <w:rsid w:val="00DC6005"/>
    <w:rsid w:val="00DE2C5A"/>
    <w:rsid w:val="00DE3FFB"/>
    <w:rsid w:val="00E026AC"/>
    <w:rsid w:val="00E11110"/>
    <w:rsid w:val="00E2610F"/>
    <w:rsid w:val="00E44A1F"/>
    <w:rsid w:val="00E476D8"/>
    <w:rsid w:val="00E5578A"/>
    <w:rsid w:val="00E66FFD"/>
    <w:rsid w:val="00E71FD8"/>
    <w:rsid w:val="00E775B7"/>
    <w:rsid w:val="00E97D6B"/>
    <w:rsid w:val="00EA696A"/>
    <w:rsid w:val="00EC3D80"/>
    <w:rsid w:val="00ED768A"/>
    <w:rsid w:val="00EE089E"/>
    <w:rsid w:val="00EE0AD9"/>
    <w:rsid w:val="00EE31FF"/>
    <w:rsid w:val="00EF2836"/>
    <w:rsid w:val="00EF3D4F"/>
    <w:rsid w:val="00F03572"/>
    <w:rsid w:val="00F153B4"/>
    <w:rsid w:val="00F17055"/>
    <w:rsid w:val="00F26E72"/>
    <w:rsid w:val="00F26E86"/>
    <w:rsid w:val="00F77AD0"/>
    <w:rsid w:val="00F9062E"/>
    <w:rsid w:val="00F96795"/>
    <w:rsid w:val="00FA34CC"/>
    <w:rsid w:val="00FB6E91"/>
    <w:rsid w:val="00FB719F"/>
    <w:rsid w:val="00FD338D"/>
    <w:rsid w:val="00FE663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CB58E26"/>
  <w15:chartTrackingRefBased/>
  <w15:docId w15:val="{DAB053EF-025C-4CDA-A0AE-38AF6D76C9F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76EE8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PlainTable2">
    <w:name w:val="Plain Table 2"/>
    <w:basedOn w:val="TableNormal"/>
    <w:uiPriority w:val="42"/>
    <w:rsid w:val="00955315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customStyle="1" w:styleId="EndNoteBibliography">
    <w:name w:val="EndNote Bibliography"/>
    <w:basedOn w:val="Normal"/>
    <w:link w:val="EndNoteBibliographyChar"/>
    <w:rsid w:val="00955315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955315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E11110"/>
    <w:rPr>
      <w:color w:val="0000FF"/>
      <w:u w:val="single"/>
    </w:rPr>
  </w:style>
  <w:style w:type="paragraph" w:customStyle="1" w:styleId="MDPI14history">
    <w:name w:val="MDPI_1.4_history"/>
    <w:basedOn w:val="Normal"/>
    <w:next w:val="Normal"/>
    <w:qFormat/>
    <w:rsid w:val="00E11110"/>
    <w:pPr>
      <w:adjustRightInd w:val="0"/>
      <w:snapToGrid w:val="0"/>
      <w:spacing w:before="120" w:after="0" w:line="200" w:lineRule="atLeast"/>
      <w:ind w:left="113"/>
    </w:pPr>
    <w:rPr>
      <w:rFonts w:ascii="Palatino Linotype" w:eastAsia="Times New Roman" w:hAnsi="Palatino Linotype" w:cs="Times New Roman"/>
      <w:color w:val="000000"/>
      <w:sz w:val="18"/>
      <w:szCs w:val="20"/>
      <w:lang w:val="en-US" w:eastAsia="de-DE" w:bidi="en-US"/>
    </w:rPr>
  </w:style>
  <w:style w:type="paragraph" w:styleId="ListParagraph">
    <w:name w:val="List Paragraph"/>
    <w:basedOn w:val="Normal"/>
    <w:uiPriority w:val="34"/>
    <w:qFormat/>
    <w:rsid w:val="000375BB"/>
    <w:pPr>
      <w:ind w:left="720"/>
      <w:contextualSpacing/>
    </w:pPr>
  </w:style>
  <w:style w:type="table" w:styleId="TableGrid">
    <w:name w:val="Table Grid"/>
    <w:basedOn w:val="TableNormal"/>
    <w:uiPriority w:val="39"/>
    <w:rsid w:val="00A10C3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FollowedHyperlink">
    <w:name w:val="FollowedHyperlink"/>
    <w:basedOn w:val="DefaultParagraphFont"/>
    <w:uiPriority w:val="99"/>
    <w:semiHidden/>
    <w:unhideWhenUsed/>
    <w:rsid w:val="00956A0C"/>
    <w:rPr>
      <w:color w:val="954F72"/>
      <w:u w:val="single"/>
    </w:rPr>
  </w:style>
  <w:style w:type="paragraph" w:customStyle="1" w:styleId="msonormal0">
    <w:name w:val="msonormal"/>
    <w:basedOn w:val="Normal"/>
    <w:rsid w:val="00956A0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paragraph" w:customStyle="1" w:styleId="xl66">
    <w:name w:val="xl66"/>
    <w:basedOn w:val="Normal"/>
    <w:rsid w:val="00956A0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b/>
      <w:bCs/>
      <w:sz w:val="24"/>
      <w:szCs w:val="24"/>
      <w:lang w:eastAsia="en-AU"/>
    </w:rPr>
  </w:style>
  <w:style w:type="paragraph" w:customStyle="1" w:styleId="xl67">
    <w:name w:val="xl67"/>
    <w:basedOn w:val="Normal"/>
    <w:rsid w:val="00956A0C"/>
    <w:pPr>
      <w:pBdr>
        <w:bottom w:val="single" w:sz="8" w:space="0" w:color="5B9BD5"/>
      </w:pBdr>
      <w:shd w:val="clear" w:color="000000" w:fill="FFC000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b/>
      <w:bCs/>
      <w:sz w:val="24"/>
      <w:szCs w:val="24"/>
      <w:lang w:eastAsia="en-AU"/>
    </w:rPr>
  </w:style>
  <w:style w:type="paragraph" w:customStyle="1" w:styleId="xl68">
    <w:name w:val="xl68"/>
    <w:basedOn w:val="Normal"/>
    <w:rsid w:val="00956A0C"/>
    <w:pPr>
      <w:shd w:val="clear" w:color="000000" w:fill="FFC000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b/>
      <w:bCs/>
      <w:sz w:val="24"/>
      <w:szCs w:val="24"/>
      <w:lang w:eastAsia="en-AU"/>
    </w:rPr>
  </w:style>
  <w:style w:type="paragraph" w:customStyle="1" w:styleId="xl69">
    <w:name w:val="xl69"/>
    <w:basedOn w:val="Normal"/>
    <w:rsid w:val="00956A0C"/>
    <w:pPr>
      <w:shd w:val="clear" w:color="000000" w:fill="F4B084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b/>
      <w:bCs/>
      <w:sz w:val="24"/>
      <w:szCs w:val="24"/>
      <w:lang w:eastAsia="en-AU"/>
    </w:rPr>
  </w:style>
  <w:style w:type="paragraph" w:customStyle="1" w:styleId="xl70">
    <w:name w:val="xl70"/>
    <w:basedOn w:val="Normal"/>
    <w:rsid w:val="00956A0C"/>
    <w:pPr>
      <w:shd w:val="clear" w:color="000000" w:fill="F8CBAD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b/>
      <w:bCs/>
      <w:sz w:val="24"/>
      <w:szCs w:val="24"/>
      <w:lang w:eastAsia="en-AU"/>
    </w:rPr>
  </w:style>
  <w:style w:type="paragraph" w:customStyle="1" w:styleId="xl71">
    <w:name w:val="xl71"/>
    <w:basedOn w:val="Normal"/>
    <w:rsid w:val="00956A0C"/>
    <w:pPr>
      <w:shd w:val="clear" w:color="000000" w:fill="F4B084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b/>
      <w:bCs/>
      <w:sz w:val="24"/>
      <w:szCs w:val="24"/>
      <w:lang w:eastAsia="en-AU"/>
    </w:rPr>
  </w:style>
  <w:style w:type="paragraph" w:customStyle="1" w:styleId="xl72">
    <w:name w:val="xl72"/>
    <w:basedOn w:val="Normal"/>
    <w:rsid w:val="00956A0C"/>
    <w:pPr>
      <w:shd w:val="clear" w:color="000000" w:fill="BF8F00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b/>
      <w:bCs/>
      <w:sz w:val="24"/>
      <w:szCs w:val="24"/>
      <w:lang w:eastAsia="en-AU"/>
    </w:rPr>
  </w:style>
  <w:style w:type="paragraph" w:customStyle="1" w:styleId="xl73">
    <w:name w:val="xl73"/>
    <w:basedOn w:val="Normal"/>
    <w:rsid w:val="00956A0C"/>
    <w:pPr>
      <w:shd w:val="clear" w:color="000000" w:fill="FFC000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b/>
      <w:bCs/>
      <w:sz w:val="24"/>
      <w:szCs w:val="24"/>
      <w:lang w:eastAsia="en-AU"/>
    </w:rPr>
  </w:style>
  <w:style w:type="character" w:customStyle="1" w:styleId="cf01">
    <w:name w:val="cf01"/>
    <w:basedOn w:val="DefaultParagraphFont"/>
    <w:rsid w:val="00B97817"/>
    <w:rPr>
      <w:rFonts w:ascii="Segoe UI" w:hAnsi="Segoe UI" w:cs="Segoe UI" w:hint="default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DA2C8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A2C83"/>
  </w:style>
  <w:style w:type="paragraph" w:styleId="Footer">
    <w:name w:val="footer"/>
    <w:basedOn w:val="Normal"/>
    <w:link w:val="FooterChar"/>
    <w:uiPriority w:val="99"/>
    <w:unhideWhenUsed/>
    <w:rsid w:val="00DA2C8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A2C83"/>
  </w:style>
  <w:style w:type="character" w:styleId="CommentReference">
    <w:name w:val="annotation reference"/>
    <w:basedOn w:val="DefaultParagraphFont"/>
    <w:uiPriority w:val="99"/>
    <w:semiHidden/>
    <w:unhideWhenUsed/>
    <w:rsid w:val="005E21D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5E21D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5E21DC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E21D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E21DC"/>
    <w:rPr>
      <w:b/>
      <w:bCs/>
      <w:sz w:val="20"/>
      <w:szCs w:val="20"/>
    </w:rPr>
  </w:style>
  <w:style w:type="character" w:styleId="Emphasis">
    <w:name w:val="Emphasis"/>
    <w:basedOn w:val="DefaultParagraphFont"/>
    <w:uiPriority w:val="20"/>
    <w:qFormat/>
    <w:rsid w:val="00D12D17"/>
    <w:rPr>
      <w:i/>
      <w:iCs/>
    </w:rPr>
  </w:style>
  <w:style w:type="paragraph" w:customStyle="1" w:styleId="EndNoteBibliographyTitle">
    <w:name w:val="EndNote Bibliography Title"/>
    <w:basedOn w:val="Normal"/>
    <w:link w:val="EndNoteBibliographyTitleChar"/>
    <w:rsid w:val="00326C44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26C44"/>
    <w:rPr>
      <w:rFonts w:ascii="Calibri" w:hAnsi="Calibri" w:cs="Calibri"/>
      <w:noProof/>
      <w:lang w:val="en-US"/>
    </w:rPr>
  </w:style>
  <w:style w:type="table" w:styleId="GridTable1Light">
    <w:name w:val="Grid Table 1 Light"/>
    <w:basedOn w:val="TableNormal"/>
    <w:uiPriority w:val="46"/>
    <w:rsid w:val="00EF3D4F"/>
    <w:pPr>
      <w:spacing w:after="0" w:line="240" w:lineRule="auto"/>
    </w:p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paragraph" w:customStyle="1" w:styleId="Default">
    <w:name w:val="Default"/>
    <w:rsid w:val="009B162D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15176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322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70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318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5809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3031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6210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4886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1258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953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329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1744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eader" Target="header3.xml"/><Relationship Id="rId3" Type="http://schemas.openxmlformats.org/officeDocument/2006/relationships/settings" Target="settings.xml"/><Relationship Id="rId7" Type="http://schemas.openxmlformats.org/officeDocument/2006/relationships/hyperlink" Target="about:blank" TargetMode="External"/><Relationship Id="rId12" Type="http://schemas.openxmlformats.org/officeDocument/2006/relationships/footer" Target="footer2.xml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footer" Target="footer1.xml"/><Relationship Id="rId5" Type="http://schemas.openxmlformats.org/officeDocument/2006/relationships/footnotes" Target="footnotes.xml"/><Relationship Id="rId15" Type="http://schemas.openxmlformats.org/officeDocument/2006/relationships/fontTable" Target="fontTable.xml"/><Relationship Id="rId10" Type="http://schemas.openxmlformats.org/officeDocument/2006/relationships/header" Target="header2.xml"/><Relationship Id="rId4" Type="http://schemas.openxmlformats.org/officeDocument/2006/relationships/webSettings" Target="webSettings.xml"/><Relationship Id="rId9" Type="http://schemas.openxmlformats.org/officeDocument/2006/relationships/header" Target="header1.xml"/><Relationship Id="rId14" Type="http://schemas.openxmlformats.org/officeDocument/2006/relationships/footer" Target="foot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2966FAC-DD29-4F2A-8518-E10AEAB2E6F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</TotalTime>
  <Pages>8</Pages>
  <Words>1606</Words>
  <Characters>9158</Characters>
  <Application>Microsoft Office Word</Application>
  <DocSecurity>0</DocSecurity>
  <Lines>76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74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ushra Saad M Alharbi</dc:creator>
  <cp:keywords/>
  <dc:description/>
  <cp:lastModifiedBy>Bushra Saad M Alharbi</cp:lastModifiedBy>
  <cp:revision>9</cp:revision>
  <dcterms:created xsi:type="dcterms:W3CDTF">2023-02-20T04:52:00Z</dcterms:created>
  <dcterms:modified xsi:type="dcterms:W3CDTF">2023-04-19T07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0f488380-630a-4f55-a077-a19445e3f360_Enabled">
    <vt:lpwstr>true</vt:lpwstr>
  </property>
  <property fmtid="{D5CDD505-2E9C-101B-9397-08002B2CF9AE}" pid="3" name="MSIP_Label_0f488380-630a-4f55-a077-a19445e3f360_SetDate">
    <vt:lpwstr>2022-05-20T04:17:05Z</vt:lpwstr>
  </property>
  <property fmtid="{D5CDD505-2E9C-101B-9397-08002B2CF9AE}" pid="4" name="MSIP_Label_0f488380-630a-4f55-a077-a19445e3f360_Method">
    <vt:lpwstr>Standard</vt:lpwstr>
  </property>
  <property fmtid="{D5CDD505-2E9C-101B-9397-08002B2CF9AE}" pid="5" name="MSIP_Label_0f488380-630a-4f55-a077-a19445e3f360_Name">
    <vt:lpwstr>OFFICIAL - INTERNAL</vt:lpwstr>
  </property>
  <property fmtid="{D5CDD505-2E9C-101B-9397-08002B2CF9AE}" pid="6" name="MSIP_Label_0f488380-630a-4f55-a077-a19445e3f360_SiteId">
    <vt:lpwstr>b6e377cf-9db3-46cb-91a2-fad9605bb15c</vt:lpwstr>
  </property>
  <property fmtid="{D5CDD505-2E9C-101B-9397-08002B2CF9AE}" pid="7" name="MSIP_Label_0f488380-630a-4f55-a077-a19445e3f360_ActionId">
    <vt:lpwstr>565c3013-bda2-4149-909f-0bb00d456801</vt:lpwstr>
  </property>
  <property fmtid="{D5CDD505-2E9C-101B-9397-08002B2CF9AE}" pid="8" name="MSIP_Label_0f488380-630a-4f55-a077-a19445e3f360_ContentBits">
    <vt:lpwstr>0</vt:lpwstr>
  </property>
</Properties>
</file>